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jpg" ContentType="image/jpeg"/>
  <Default Extension="emf" ContentType="image/x-emf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715A5C" w14:textId="7F28A54F" w:rsidR="004C5B00" w:rsidRPr="005C0637" w:rsidRDefault="00007687" w:rsidP="00390AF2">
      <w:pPr>
        <w:spacing w:line="480" w:lineRule="auto"/>
        <w:jc w:val="both"/>
        <w:rPr>
          <w:rFonts w:ascii="Times New Roman" w:hAnsi="Times New Roman" w:cs="Times New Roman"/>
          <w:b/>
          <w:lang w:val="pt-PT"/>
        </w:rPr>
      </w:pPr>
      <w:r w:rsidRPr="005C0637">
        <w:rPr>
          <w:rFonts w:ascii="Times New Roman" w:hAnsi="Times New Roman" w:cs="Times New Roman"/>
          <w:b/>
          <w:lang w:val="pt-PT"/>
        </w:rPr>
        <w:t xml:space="preserve">ENDOVASCULAR TREATMENT OF </w:t>
      </w:r>
      <w:r w:rsidR="0048542A" w:rsidRPr="005C0637">
        <w:rPr>
          <w:rFonts w:ascii="Times New Roman" w:hAnsi="Times New Roman" w:cs="Times New Roman"/>
          <w:b/>
          <w:lang w:val="pt-PT"/>
        </w:rPr>
        <w:t>SPLANC</w:t>
      </w:r>
      <w:r w:rsidR="004C0FA8" w:rsidRPr="005C0637">
        <w:rPr>
          <w:rFonts w:ascii="Times New Roman" w:hAnsi="Times New Roman" w:cs="Times New Roman"/>
          <w:b/>
          <w:lang w:val="pt-PT"/>
        </w:rPr>
        <w:t>H</w:t>
      </w:r>
      <w:r w:rsidR="0048542A" w:rsidRPr="005C0637">
        <w:rPr>
          <w:rFonts w:ascii="Times New Roman" w:hAnsi="Times New Roman" w:cs="Times New Roman"/>
          <w:b/>
          <w:lang w:val="pt-PT"/>
        </w:rPr>
        <w:t>NIC</w:t>
      </w:r>
      <w:r w:rsidR="00386B59" w:rsidRPr="005C0637">
        <w:rPr>
          <w:rFonts w:ascii="Times New Roman" w:hAnsi="Times New Roman" w:cs="Times New Roman"/>
          <w:b/>
          <w:lang w:val="pt-PT"/>
        </w:rPr>
        <w:t xml:space="preserve"> </w:t>
      </w:r>
      <w:r w:rsidR="00BB6781" w:rsidRPr="005C0637">
        <w:rPr>
          <w:rFonts w:ascii="Times New Roman" w:hAnsi="Times New Roman" w:cs="Times New Roman"/>
          <w:b/>
          <w:lang w:val="pt-PT"/>
        </w:rPr>
        <w:t xml:space="preserve">PSEUDOANEURYSMS </w:t>
      </w:r>
      <w:r w:rsidR="0048542A" w:rsidRPr="005C0637">
        <w:rPr>
          <w:rFonts w:ascii="Times New Roman" w:hAnsi="Times New Roman" w:cs="Times New Roman"/>
          <w:b/>
          <w:lang w:val="pt-PT"/>
        </w:rPr>
        <w:t>FOLLOWING BLUNT SOLID ORGAN INJURIES IN CHILDREN</w:t>
      </w:r>
    </w:p>
    <w:p w14:paraId="042363ED" w14:textId="77777777" w:rsidR="005C0637" w:rsidRPr="005C0637" w:rsidRDefault="005C0637" w:rsidP="00390AF2">
      <w:pPr>
        <w:spacing w:line="480" w:lineRule="auto"/>
        <w:jc w:val="both"/>
        <w:rPr>
          <w:rFonts w:ascii="Times New Roman" w:hAnsi="Times New Roman" w:cs="Times New Roman"/>
          <w:lang w:val="pt-PT"/>
        </w:rPr>
      </w:pPr>
    </w:p>
    <w:p w14:paraId="1DA3238F" w14:textId="4169DCFC" w:rsidR="00542636" w:rsidRPr="005C0637" w:rsidRDefault="00542636" w:rsidP="00390AF2">
      <w:pPr>
        <w:spacing w:line="480" w:lineRule="auto"/>
        <w:jc w:val="both"/>
        <w:rPr>
          <w:rFonts w:ascii="Times New Roman" w:hAnsi="Times New Roman" w:cs="Times New Roman"/>
          <w:lang w:val="pt-PT"/>
        </w:rPr>
      </w:pPr>
      <w:r w:rsidRPr="005C0637">
        <w:rPr>
          <w:rFonts w:ascii="Times New Roman" w:hAnsi="Times New Roman" w:cs="Times New Roman"/>
          <w:lang w:val="pt-PT"/>
        </w:rPr>
        <w:t xml:space="preserve">TRATAMENTO ENDOVASCULAR DE PSEUDO-ANEURISMAS </w:t>
      </w:r>
      <w:r w:rsidR="00C16699">
        <w:rPr>
          <w:rFonts w:ascii="Times New Roman" w:hAnsi="Times New Roman" w:cs="Times New Roman"/>
          <w:lang w:val="pt-PT"/>
        </w:rPr>
        <w:t xml:space="preserve">APÓS TRAUMA ABDOMINAL FECHADO </w:t>
      </w:r>
      <w:r w:rsidR="005C0637" w:rsidRPr="005C0637">
        <w:rPr>
          <w:rFonts w:ascii="Times New Roman" w:hAnsi="Times New Roman" w:cs="Times New Roman"/>
          <w:lang w:val="pt-PT"/>
        </w:rPr>
        <w:t>EM CRIANÇAS</w:t>
      </w:r>
    </w:p>
    <w:p w14:paraId="06B4FB71" w14:textId="240AA83F" w:rsidR="00E011F7" w:rsidRPr="005C0637" w:rsidRDefault="00E011F7" w:rsidP="00390AF2">
      <w:pPr>
        <w:spacing w:line="480" w:lineRule="auto"/>
        <w:rPr>
          <w:rFonts w:ascii="Times New Roman" w:hAnsi="Times New Roman" w:cs="Times New Roman"/>
          <w:b/>
          <w:lang w:val="pt-PT"/>
        </w:rPr>
      </w:pPr>
    </w:p>
    <w:p w14:paraId="1D5864EA" w14:textId="2511602D" w:rsidR="005C0637" w:rsidRDefault="005C0637" w:rsidP="00390AF2">
      <w:pPr>
        <w:pStyle w:val="NormalWeb"/>
        <w:spacing w:line="480" w:lineRule="auto"/>
        <w:jc w:val="both"/>
        <w:rPr>
          <w:b/>
        </w:rPr>
      </w:pPr>
      <w:r>
        <w:rPr>
          <w:b/>
        </w:rPr>
        <w:t>ARTIGO DE REVISÃO</w:t>
      </w:r>
    </w:p>
    <w:p w14:paraId="5BD440ED" w14:textId="77777777" w:rsidR="005C0637" w:rsidRDefault="005C0637" w:rsidP="00390AF2">
      <w:pPr>
        <w:pStyle w:val="NormalWeb"/>
        <w:spacing w:line="480" w:lineRule="auto"/>
        <w:jc w:val="both"/>
        <w:rPr>
          <w:b/>
        </w:rPr>
      </w:pPr>
    </w:p>
    <w:p w14:paraId="78CBBDB4" w14:textId="77777777" w:rsidR="005C0637" w:rsidRDefault="005C0637" w:rsidP="00390AF2">
      <w:pPr>
        <w:pStyle w:val="NormalWeb"/>
        <w:spacing w:line="480" w:lineRule="auto"/>
        <w:jc w:val="both"/>
        <w:rPr>
          <w:b/>
        </w:rPr>
      </w:pPr>
    </w:p>
    <w:p w14:paraId="3B399B07" w14:textId="77777777" w:rsidR="005C0637" w:rsidRDefault="005C0637" w:rsidP="00390AF2">
      <w:pPr>
        <w:pStyle w:val="NormalWeb"/>
        <w:spacing w:line="480" w:lineRule="auto"/>
        <w:jc w:val="both"/>
        <w:rPr>
          <w:b/>
        </w:rPr>
      </w:pPr>
    </w:p>
    <w:p w14:paraId="3B102516" w14:textId="77777777" w:rsidR="005C0637" w:rsidRDefault="005C0637" w:rsidP="00390AF2">
      <w:pPr>
        <w:pStyle w:val="NormalWeb"/>
        <w:spacing w:line="480" w:lineRule="auto"/>
        <w:jc w:val="both"/>
        <w:rPr>
          <w:b/>
        </w:rPr>
      </w:pPr>
    </w:p>
    <w:p w14:paraId="26251D26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78DC037B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2B7E8D3B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30FCDA8A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6F58AC42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37D54ECC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0D3CB477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6CE3F03A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7F83C758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7D8378EB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37C2DC9D" w14:textId="77777777" w:rsidR="0090213D" w:rsidRDefault="0090213D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</w:p>
    <w:p w14:paraId="154F80EC" w14:textId="26119B41" w:rsidR="00C16699" w:rsidRPr="00993DF2" w:rsidRDefault="00BF41F5" w:rsidP="00C16699">
      <w:pPr>
        <w:pStyle w:val="NormalWeb"/>
        <w:spacing w:before="0" w:beforeAutospacing="0" w:after="0" w:afterAutospacing="0" w:line="480" w:lineRule="auto"/>
        <w:jc w:val="both"/>
        <w:rPr>
          <w:b/>
          <w:color w:val="000000" w:themeColor="text1"/>
        </w:rPr>
      </w:pPr>
      <w:r w:rsidRPr="00993DF2">
        <w:rPr>
          <w:b/>
          <w:color w:val="000000" w:themeColor="text1"/>
        </w:rPr>
        <w:lastRenderedPageBreak/>
        <w:t>RESUMO</w:t>
      </w:r>
    </w:p>
    <w:p w14:paraId="2EB06EC9" w14:textId="2C5D8541" w:rsidR="00BF41F5" w:rsidRPr="001F3765" w:rsidRDefault="00BF41F5" w:rsidP="00C16699">
      <w:pPr>
        <w:pStyle w:val="NormalWeb"/>
        <w:spacing w:before="0" w:beforeAutospacing="0" w:after="0" w:afterAutospacing="0" w:line="480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A </w:t>
      </w:r>
      <w:proofErr w:type="spellStart"/>
      <w:r>
        <w:rPr>
          <w:color w:val="000000" w:themeColor="text1"/>
        </w:rPr>
        <w:t>abordag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onservadora</w:t>
      </w:r>
      <w:proofErr w:type="spellEnd"/>
      <w:r>
        <w:rPr>
          <w:color w:val="000000" w:themeColor="text1"/>
        </w:rPr>
        <w:t xml:space="preserve"> é </w:t>
      </w:r>
      <w:proofErr w:type="spellStart"/>
      <w:r>
        <w:rPr>
          <w:color w:val="000000" w:themeColor="text1"/>
        </w:rPr>
        <w:t>atualmente</w:t>
      </w:r>
      <w:proofErr w:type="spellEnd"/>
      <w:r>
        <w:rPr>
          <w:color w:val="000000" w:themeColor="text1"/>
        </w:rPr>
        <w:t xml:space="preserve"> o </w:t>
      </w:r>
      <w:proofErr w:type="spellStart"/>
      <w:r>
        <w:rPr>
          <w:color w:val="000000" w:themeColor="text1"/>
        </w:rPr>
        <w:t>tratamento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primeir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linha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lesõe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traumáticas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órgã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sólidos</w:t>
      </w:r>
      <w:proofErr w:type="spellEnd"/>
      <w:r>
        <w:rPr>
          <w:color w:val="000000" w:themeColor="text1"/>
        </w:rPr>
        <w:t xml:space="preserve"> intra-</w:t>
      </w:r>
      <w:proofErr w:type="spellStart"/>
      <w:r>
        <w:rPr>
          <w:color w:val="000000" w:themeColor="text1"/>
        </w:rPr>
        <w:t>abdominais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grau</w:t>
      </w:r>
      <w:proofErr w:type="spellEnd"/>
      <w:r>
        <w:rPr>
          <w:color w:val="000000" w:themeColor="text1"/>
        </w:rPr>
        <w:t xml:space="preserve"> I-IV (</w:t>
      </w:r>
      <w:proofErr w:type="spellStart"/>
      <w:r>
        <w:rPr>
          <w:color w:val="000000" w:themeColor="text1"/>
        </w:rPr>
        <w:t>escala</w:t>
      </w:r>
      <w:proofErr w:type="spellEnd"/>
      <w:r>
        <w:rPr>
          <w:color w:val="000000" w:themeColor="text1"/>
        </w:rPr>
        <w:t xml:space="preserve"> da </w:t>
      </w:r>
      <w:proofErr w:type="spellStart"/>
      <w:r>
        <w:rPr>
          <w:color w:val="000000" w:themeColor="text1"/>
        </w:rPr>
        <w:t>Associação</w:t>
      </w:r>
      <w:proofErr w:type="spellEnd"/>
      <w:r>
        <w:rPr>
          <w:color w:val="000000" w:themeColor="text1"/>
        </w:rPr>
        <w:t xml:space="preserve"> Americana de </w:t>
      </w:r>
      <w:proofErr w:type="spellStart"/>
      <w:r>
        <w:rPr>
          <w:color w:val="000000" w:themeColor="text1"/>
        </w:rPr>
        <w:t>Cirurgia</w:t>
      </w:r>
      <w:proofErr w:type="spellEnd"/>
      <w:r>
        <w:rPr>
          <w:color w:val="000000" w:themeColor="text1"/>
        </w:rPr>
        <w:t xml:space="preserve"> de Trauma) </w:t>
      </w:r>
      <w:proofErr w:type="spellStart"/>
      <w:r>
        <w:rPr>
          <w:color w:val="000000" w:themeColor="text1"/>
        </w:rPr>
        <w:t>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idade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ediátrica</w:t>
      </w:r>
      <w:proofErr w:type="spellEnd"/>
      <w:r>
        <w:rPr>
          <w:color w:val="000000" w:themeColor="text1"/>
        </w:rPr>
        <w:t>.</w:t>
      </w:r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Embora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pouco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frequentes</w:t>
      </w:r>
      <w:proofErr w:type="spellEnd"/>
      <w:r w:rsidR="00A94F91">
        <w:rPr>
          <w:color w:val="000000" w:themeColor="text1"/>
        </w:rPr>
        <w:t xml:space="preserve">, </w:t>
      </w:r>
      <w:proofErr w:type="spellStart"/>
      <w:r w:rsidR="00A94F91">
        <w:rPr>
          <w:color w:val="000000" w:themeColor="text1"/>
        </w:rPr>
        <w:t>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seudoaneurisma</w:t>
      </w:r>
      <w:r w:rsidR="00A94F91">
        <w:rPr>
          <w:color w:val="000000" w:themeColor="text1"/>
        </w:rPr>
        <w:t>s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esplâncnicos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pós-traumáticos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apó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bordagem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conservador</w:t>
      </w:r>
      <w:proofErr w:type="spellEnd"/>
      <w:r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pod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otencialmente</w:t>
      </w:r>
      <w:proofErr w:type="spellEnd"/>
      <w:r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originar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hemorragia</w:t>
      </w:r>
      <w:proofErr w:type="spellEnd"/>
      <w:r>
        <w:rPr>
          <w:color w:val="000000" w:themeColor="text1"/>
        </w:rPr>
        <w:t xml:space="preserve"> intra-peritoneal </w:t>
      </w:r>
      <w:proofErr w:type="spellStart"/>
      <w:r>
        <w:rPr>
          <w:color w:val="000000" w:themeColor="text1"/>
        </w:rPr>
        <w:t>ou</w:t>
      </w:r>
      <w:proofErr w:type="spellEnd"/>
      <w:r>
        <w:rPr>
          <w:color w:val="000000" w:themeColor="text1"/>
        </w:rPr>
        <w:t xml:space="preserve"> retroperitoneal </w:t>
      </w:r>
      <w:proofErr w:type="spellStart"/>
      <w:r>
        <w:rPr>
          <w:color w:val="000000" w:themeColor="text1"/>
        </w:rPr>
        <w:t>catastrófica</w:t>
      </w:r>
      <w:proofErr w:type="spellEnd"/>
      <w:r>
        <w:rPr>
          <w:color w:val="000000" w:themeColor="text1"/>
        </w:rPr>
        <w:t xml:space="preserve">. </w:t>
      </w:r>
      <w:proofErr w:type="spellStart"/>
      <w:r>
        <w:rPr>
          <w:color w:val="000000" w:themeColor="text1"/>
        </w:rPr>
        <w:t>N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dultos</w:t>
      </w:r>
      <w:proofErr w:type="spellEnd"/>
      <w:r>
        <w:rPr>
          <w:color w:val="000000" w:themeColor="text1"/>
        </w:rPr>
        <w:t xml:space="preserve">, a </w:t>
      </w:r>
      <w:proofErr w:type="spellStart"/>
      <w:r>
        <w:rPr>
          <w:color w:val="000000" w:themeColor="text1"/>
        </w:rPr>
        <w:t>relação</w:t>
      </w:r>
      <w:proofErr w:type="spellEnd"/>
      <w:r>
        <w:rPr>
          <w:color w:val="000000" w:themeColor="text1"/>
        </w:rPr>
        <w:t xml:space="preserve"> entre o </w:t>
      </w:r>
      <w:proofErr w:type="spellStart"/>
      <w:r>
        <w:rPr>
          <w:color w:val="000000" w:themeColor="text1"/>
        </w:rPr>
        <w:t>fracasso</w:t>
      </w:r>
      <w:proofErr w:type="spellEnd"/>
      <w:r>
        <w:rPr>
          <w:color w:val="000000" w:themeColor="text1"/>
        </w:rPr>
        <w:t xml:space="preserve"> da </w:t>
      </w:r>
      <w:proofErr w:type="spellStart"/>
      <w:r>
        <w:rPr>
          <w:color w:val="000000" w:themeColor="text1"/>
        </w:rPr>
        <w:t>abordag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onservadora</w:t>
      </w:r>
      <w:proofErr w:type="spellEnd"/>
      <w:r>
        <w:rPr>
          <w:color w:val="000000" w:themeColor="text1"/>
        </w:rPr>
        <w:t xml:space="preserve"> e a </w:t>
      </w:r>
      <w:proofErr w:type="spellStart"/>
      <w:r>
        <w:rPr>
          <w:color w:val="000000" w:themeColor="text1"/>
        </w:rPr>
        <w:t>rutur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tardia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pseudoaneurisma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foi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já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b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estabelecida</w:t>
      </w:r>
      <w:proofErr w:type="spellEnd"/>
      <w:r>
        <w:rPr>
          <w:color w:val="000000" w:themeColor="text1"/>
        </w:rPr>
        <w:t xml:space="preserve">, </w:t>
      </w:r>
      <w:proofErr w:type="spellStart"/>
      <w:r>
        <w:rPr>
          <w:color w:val="000000" w:themeColor="text1"/>
        </w:rPr>
        <w:t>assi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omo</w:t>
      </w:r>
      <w:proofErr w:type="spellEnd"/>
      <w:r>
        <w:rPr>
          <w:color w:val="000000" w:themeColor="text1"/>
        </w:rPr>
        <w:t xml:space="preserve"> a </w:t>
      </w:r>
      <w:proofErr w:type="spellStart"/>
      <w:r>
        <w:rPr>
          <w:color w:val="000000" w:themeColor="text1"/>
        </w:rPr>
        <w:t>eficácia</w:t>
      </w:r>
      <w:proofErr w:type="spellEnd"/>
      <w:r>
        <w:rPr>
          <w:color w:val="000000" w:themeColor="text1"/>
        </w:rPr>
        <w:t xml:space="preserve"> da </w:t>
      </w:r>
      <w:proofErr w:type="spellStart"/>
      <w:r>
        <w:rPr>
          <w:color w:val="000000" w:themeColor="text1"/>
        </w:rPr>
        <w:t>angioembolizaçã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seletiv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deste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seudoaneurisma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n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diminuição</w:t>
      </w:r>
      <w:proofErr w:type="spellEnd"/>
      <w:r>
        <w:rPr>
          <w:color w:val="000000" w:themeColor="text1"/>
        </w:rPr>
        <w:t xml:space="preserve"> da taxa de </w:t>
      </w:r>
      <w:proofErr w:type="spellStart"/>
      <w:r>
        <w:rPr>
          <w:color w:val="000000" w:themeColor="text1"/>
        </w:rPr>
        <w:t>insucesso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desta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 w:rsidR="00A94F91">
        <w:rPr>
          <w:color w:val="000000" w:themeColor="text1"/>
        </w:rPr>
        <w:t>abordagem</w:t>
      </w:r>
      <w:proofErr w:type="spellEnd"/>
      <w:r>
        <w:rPr>
          <w:color w:val="000000" w:themeColor="text1"/>
        </w:rPr>
        <w:t xml:space="preserve">. Na </w:t>
      </w:r>
      <w:proofErr w:type="spellStart"/>
      <w:r>
        <w:rPr>
          <w:color w:val="000000" w:themeColor="text1"/>
        </w:rPr>
        <w:t>populaçã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ediátrica</w:t>
      </w:r>
      <w:proofErr w:type="spellEnd"/>
      <w:r>
        <w:rPr>
          <w:color w:val="000000" w:themeColor="text1"/>
        </w:rPr>
        <w:t xml:space="preserve">, a </w:t>
      </w:r>
      <w:proofErr w:type="spellStart"/>
      <w:r>
        <w:rPr>
          <w:color w:val="000000" w:themeColor="text1"/>
        </w:rPr>
        <w:t>importânci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línica</w:t>
      </w:r>
      <w:proofErr w:type="spellEnd"/>
      <w:r>
        <w:rPr>
          <w:color w:val="000000" w:themeColor="text1"/>
        </w:rPr>
        <w:t xml:space="preserve"> e </w:t>
      </w:r>
      <w:proofErr w:type="spellStart"/>
      <w:r>
        <w:rPr>
          <w:color w:val="000000" w:themeColor="text1"/>
        </w:rPr>
        <w:t>prognóstica</w:t>
      </w:r>
      <w:proofErr w:type="spellEnd"/>
      <w:r>
        <w:rPr>
          <w:color w:val="000000" w:themeColor="text1"/>
        </w:rPr>
        <w:t xml:space="preserve"> dos pseudo-</w:t>
      </w:r>
      <w:proofErr w:type="spellStart"/>
      <w:r>
        <w:rPr>
          <w:color w:val="000000" w:themeColor="text1"/>
        </w:rPr>
        <w:t>aneurisma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esplâncnic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não</w:t>
      </w:r>
      <w:proofErr w:type="spellEnd"/>
      <w:r>
        <w:rPr>
          <w:color w:val="000000" w:themeColor="text1"/>
        </w:rPr>
        <w:t xml:space="preserve"> se </w:t>
      </w:r>
      <w:proofErr w:type="spellStart"/>
      <w:r w:rsidR="00A94F91">
        <w:rPr>
          <w:color w:val="000000" w:themeColor="text1"/>
        </w:rPr>
        <w:t>ainda</w:t>
      </w:r>
      <w:proofErr w:type="spellEnd"/>
      <w:r w:rsidR="00A94F91"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encontr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larificada</w:t>
      </w:r>
      <w:proofErr w:type="spellEnd"/>
      <w:r>
        <w:rPr>
          <w:color w:val="000000" w:themeColor="text1"/>
        </w:rPr>
        <w:t xml:space="preserve">, e </w:t>
      </w:r>
      <w:proofErr w:type="spellStart"/>
      <w:r>
        <w:rPr>
          <w:color w:val="000000" w:themeColor="text1"/>
        </w:rPr>
        <w:t>atualmente</w:t>
      </w:r>
      <w:proofErr w:type="spellEnd"/>
      <w:r>
        <w:rPr>
          <w:color w:val="000000" w:themeColor="text1"/>
        </w:rPr>
        <w:t xml:space="preserve">, </w:t>
      </w:r>
      <w:proofErr w:type="spellStart"/>
      <w:r>
        <w:rPr>
          <w:color w:val="000000" w:themeColor="text1"/>
        </w:rPr>
        <w:t>nã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há</w:t>
      </w:r>
      <w:proofErr w:type="spellEnd"/>
      <w:r>
        <w:rPr>
          <w:color w:val="000000" w:themeColor="text1"/>
        </w:rPr>
        <w:t xml:space="preserve"> </w:t>
      </w:r>
      <w:r w:rsidRPr="00993DF2">
        <w:rPr>
          <w:i/>
          <w:color w:val="000000" w:themeColor="text1"/>
        </w:rPr>
        <w:t>guidelines</w:t>
      </w:r>
      <w:r>
        <w:rPr>
          <w:color w:val="000000" w:themeColor="text1"/>
        </w:rPr>
        <w:t xml:space="preserve"> de alto </w:t>
      </w:r>
      <w:proofErr w:type="spellStart"/>
      <w:r>
        <w:rPr>
          <w:color w:val="000000" w:themeColor="text1"/>
        </w:rPr>
        <w:t>nível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evidência</w:t>
      </w:r>
      <w:proofErr w:type="spellEnd"/>
      <w:r>
        <w:rPr>
          <w:color w:val="000000" w:themeColor="text1"/>
        </w:rPr>
        <w:t xml:space="preserve"> para a </w:t>
      </w:r>
      <w:proofErr w:type="spellStart"/>
      <w:r>
        <w:rPr>
          <w:color w:val="000000" w:themeColor="text1"/>
        </w:rPr>
        <w:t>su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bordag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terapêutica</w:t>
      </w:r>
      <w:proofErr w:type="spellEnd"/>
      <w:r>
        <w:rPr>
          <w:color w:val="000000" w:themeColor="text1"/>
        </w:rPr>
        <w:t xml:space="preserve">. </w:t>
      </w:r>
      <w:proofErr w:type="spellStart"/>
      <w:r>
        <w:rPr>
          <w:color w:val="000000" w:themeColor="text1"/>
        </w:rPr>
        <w:t>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utore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deste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rtig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presentam</w:t>
      </w:r>
      <w:proofErr w:type="spellEnd"/>
      <w:r>
        <w:rPr>
          <w:color w:val="000000" w:themeColor="text1"/>
        </w:rPr>
        <w:t xml:space="preserve"> 3 </w:t>
      </w:r>
      <w:proofErr w:type="spellStart"/>
      <w:r>
        <w:rPr>
          <w:color w:val="000000" w:themeColor="text1"/>
        </w:rPr>
        <w:t>casos</w:t>
      </w:r>
      <w:proofErr w:type="spellEnd"/>
      <w:r>
        <w:rPr>
          <w:color w:val="000000" w:themeColor="text1"/>
        </w:rPr>
        <w:t xml:space="preserve"> de pseudo-</w:t>
      </w:r>
      <w:proofErr w:type="spellStart"/>
      <w:r>
        <w:rPr>
          <w:color w:val="000000" w:themeColor="text1"/>
        </w:rPr>
        <w:t>aneurisma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bdominai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ós-traumátic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riança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identificad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exam</w:t>
      </w:r>
      <w:r w:rsidR="00A94F91">
        <w:rPr>
          <w:color w:val="000000" w:themeColor="text1"/>
        </w:rPr>
        <w:t>e</w:t>
      </w:r>
      <w:r>
        <w:rPr>
          <w:color w:val="000000" w:themeColor="text1"/>
        </w:rPr>
        <w:t>s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imag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pó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tratament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onservador</w:t>
      </w:r>
      <w:proofErr w:type="spellEnd"/>
      <w:r>
        <w:rPr>
          <w:color w:val="000000" w:themeColor="text1"/>
        </w:rPr>
        <w:t xml:space="preserve">, </w:t>
      </w:r>
      <w:proofErr w:type="spellStart"/>
      <w:r>
        <w:rPr>
          <w:color w:val="000000" w:themeColor="text1"/>
        </w:rPr>
        <w:t>tratados</w:t>
      </w:r>
      <w:proofErr w:type="spellEnd"/>
      <w:r>
        <w:rPr>
          <w:color w:val="000000" w:themeColor="text1"/>
        </w:rPr>
        <w:t xml:space="preserve"> com </w:t>
      </w:r>
      <w:proofErr w:type="spellStart"/>
      <w:r>
        <w:rPr>
          <w:color w:val="000000" w:themeColor="text1"/>
        </w:rPr>
        <w:t>sucess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or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ngio-embolização</w:t>
      </w:r>
      <w:proofErr w:type="spellEnd"/>
      <w:r>
        <w:rPr>
          <w:color w:val="000000" w:themeColor="text1"/>
        </w:rPr>
        <w:t xml:space="preserve">, e </w:t>
      </w:r>
      <w:proofErr w:type="spellStart"/>
      <w:r>
        <w:rPr>
          <w:color w:val="000000" w:themeColor="text1"/>
        </w:rPr>
        <w:t>apresenta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um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revisão</w:t>
      </w:r>
      <w:proofErr w:type="spellEnd"/>
      <w:r>
        <w:rPr>
          <w:color w:val="000000" w:themeColor="text1"/>
        </w:rPr>
        <w:t xml:space="preserve"> da </w:t>
      </w:r>
      <w:proofErr w:type="spellStart"/>
      <w:r>
        <w:rPr>
          <w:color w:val="000000" w:themeColor="text1"/>
        </w:rPr>
        <w:t>literatura</w:t>
      </w:r>
      <w:proofErr w:type="spellEnd"/>
      <w:r>
        <w:rPr>
          <w:color w:val="000000" w:themeColor="text1"/>
        </w:rPr>
        <w:t xml:space="preserve"> no </w:t>
      </w:r>
      <w:proofErr w:type="spellStart"/>
      <w:r>
        <w:rPr>
          <w:color w:val="000000" w:themeColor="text1"/>
        </w:rPr>
        <w:t>que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oncerne</w:t>
      </w:r>
      <w:proofErr w:type="spellEnd"/>
      <w:r>
        <w:rPr>
          <w:color w:val="000000" w:themeColor="text1"/>
        </w:rPr>
        <w:t xml:space="preserve"> a </w:t>
      </w:r>
      <w:proofErr w:type="spellStart"/>
      <w:r>
        <w:rPr>
          <w:color w:val="000000" w:themeColor="text1"/>
        </w:rPr>
        <w:t>este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tema</w:t>
      </w:r>
      <w:proofErr w:type="spellEnd"/>
      <w:r>
        <w:rPr>
          <w:color w:val="000000" w:themeColor="text1"/>
        </w:rPr>
        <w:t xml:space="preserve">. </w:t>
      </w:r>
      <w:proofErr w:type="spellStart"/>
      <w:r>
        <w:rPr>
          <w:color w:val="000000" w:themeColor="text1"/>
        </w:rPr>
        <w:t>Apesar</w:t>
      </w:r>
      <w:proofErr w:type="spellEnd"/>
      <w:r>
        <w:rPr>
          <w:color w:val="000000" w:themeColor="text1"/>
        </w:rPr>
        <w:t xml:space="preserve"> de </w:t>
      </w:r>
      <w:proofErr w:type="spellStart"/>
      <w:r>
        <w:rPr>
          <w:color w:val="000000" w:themeColor="text1"/>
        </w:rPr>
        <w:t>estud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prospetiv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randomizad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ser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ind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necessários</w:t>
      </w:r>
      <w:proofErr w:type="spellEnd"/>
      <w:r>
        <w:rPr>
          <w:color w:val="000000" w:themeColor="text1"/>
        </w:rPr>
        <w:t xml:space="preserve"> para </w:t>
      </w:r>
      <w:proofErr w:type="spellStart"/>
      <w:r>
        <w:rPr>
          <w:color w:val="000000" w:themeColor="text1"/>
        </w:rPr>
        <w:t>melhor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definir</w:t>
      </w:r>
      <w:proofErr w:type="spellEnd"/>
      <w:r>
        <w:rPr>
          <w:color w:val="000000" w:themeColor="text1"/>
        </w:rPr>
        <w:t xml:space="preserve"> a </w:t>
      </w:r>
      <w:proofErr w:type="spellStart"/>
      <w:r>
        <w:rPr>
          <w:color w:val="000000" w:themeColor="text1"/>
        </w:rPr>
        <w:t>incidência</w:t>
      </w:r>
      <w:proofErr w:type="spellEnd"/>
      <w:r>
        <w:rPr>
          <w:color w:val="000000" w:themeColor="text1"/>
        </w:rPr>
        <w:t xml:space="preserve">, a </w:t>
      </w:r>
      <w:proofErr w:type="spellStart"/>
      <w:r>
        <w:rPr>
          <w:color w:val="000000" w:themeColor="text1"/>
        </w:rPr>
        <w:t>história</w:t>
      </w:r>
      <w:proofErr w:type="spellEnd"/>
      <w:r>
        <w:rPr>
          <w:color w:val="000000" w:themeColor="text1"/>
        </w:rPr>
        <w:t xml:space="preserve"> natural e a </w:t>
      </w:r>
      <w:proofErr w:type="spellStart"/>
      <w:r>
        <w:rPr>
          <w:color w:val="000000" w:themeColor="text1"/>
        </w:rPr>
        <w:t>abordag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terapêutica</w:t>
      </w:r>
      <w:proofErr w:type="spellEnd"/>
      <w:r>
        <w:rPr>
          <w:color w:val="000000" w:themeColor="text1"/>
        </w:rPr>
        <w:t xml:space="preserve"> dos pseudo-</w:t>
      </w:r>
      <w:proofErr w:type="spellStart"/>
      <w:r>
        <w:rPr>
          <w:color w:val="000000" w:themeColor="text1"/>
        </w:rPr>
        <w:t>aneurisma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bdominais</w:t>
      </w:r>
      <w:proofErr w:type="spellEnd"/>
      <w:r>
        <w:rPr>
          <w:color w:val="000000" w:themeColor="text1"/>
        </w:rPr>
        <w:t xml:space="preserve"> no trauma </w:t>
      </w:r>
      <w:proofErr w:type="spellStart"/>
      <w:r>
        <w:rPr>
          <w:color w:val="000000" w:themeColor="text1"/>
        </w:rPr>
        <w:t>pediátrico</w:t>
      </w:r>
      <w:proofErr w:type="spellEnd"/>
      <w:r>
        <w:rPr>
          <w:color w:val="000000" w:themeColor="text1"/>
        </w:rPr>
        <w:t xml:space="preserve">, </w:t>
      </w:r>
      <w:proofErr w:type="spellStart"/>
      <w:r>
        <w:rPr>
          <w:color w:val="000000" w:themeColor="text1"/>
        </w:rPr>
        <w:t>o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utores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defend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que</w:t>
      </w:r>
      <w:proofErr w:type="spellEnd"/>
      <w:r>
        <w:rPr>
          <w:color w:val="000000" w:themeColor="text1"/>
        </w:rPr>
        <w:t xml:space="preserve"> a </w:t>
      </w:r>
      <w:proofErr w:type="spellStart"/>
      <w:r>
        <w:rPr>
          <w:color w:val="000000" w:themeColor="text1"/>
        </w:rPr>
        <w:t>angioembolizaçã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seletiv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represent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um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abordag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segura</w:t>
      </w:r>
      <w:proofErr w:type="spellEnd"/>
      <w:r>
        <w:rPr>
          <w:color w:val="000000" w:themeColor="text1"/>
        </w:rPr>
        <w:t xml:space="preserve"> e </w:t>
      </w:r>
      <w:proofErr w:type="spellStart"/>
      <w:r>
        <w:rPr>
          <w:color w:val="000000" w:themeColor="text1"/>
        </w:rPr>
        <w:t>efetiva</w:t>
      </w:r>
      <w:proofErr w:type="spellEnd"/>
      <w:r>
        <w:rPr>
          <w:color w:val="000000" w:themeColor="text1"/>
        </w:rPr>
        <w:t xml:space="preserve"> no </w:t>
      </w:r>
      <w:proofErr w:type="spellStart"/>
      <w:r>
        <w:rPr>
          <w:color w:val="000000" w:themeColor="text1"/>
        </w:rPr>
        <w:t>tratamento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desta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entidade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clínica</w:t>
      </w:r>
      <w:proofErr w:type="spellEnd"/>
      <w:r>
        <w:rPr>
          <w:color w:val="000000" w:themeColor="text1"/>
        </w:rPr>
        <w:t xml:space="preserve"> e </w:t>
      </w:r>
      <w:proofErr w:type="spellStart"/>
      <w:r>
        <w:rPr>
          <w:color w:val="000000" w:themeColor="text1"/>
        </w:rPr>
        <w:t>deve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ser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integrada</w:t>
      </w:r>
      <w:proofErr w:type="spellEnd"/>
      <w:r>
        <w:rPr>
          <w:color w:val="000000" w:themeColor="text1"/>
        </w:rPr>
        <w:t xml:space="preserve"> no </w:t>
      </w:r>
      <w:proofErr w:type="spellStart"/>
      <w:r>
        <w:rPr>
          <w:color w:val="000000" w:themeColor="text1"/>
        </w:rPr>
        <w:t>protocolo</w:t>
      </w:r>
      <w:proofErr w:type="spellEnd"/>
      <w:r>
        <w:rPr>
          <w:color w:val="000000" w:themeColor="text1"/>
        </w:rPr>
        <w:t xml:space="preserve"> da </w:t>
      </w:r>
      <w:proofErr w:type="spellStart"/>
      <w:r>
        <w:rPr>
          <w:color w:val="000000" w:themeColor="text1"/>
        </w:rPr>
        <w:t>abordagem</w:t>
      </w:r>
      <w:proofErr w:type="spellEnd"/>
      <w:r>
        <w:rPr>
          <w:color w:val="000000" w:themeColor="text1"/>
        </w:rPr>
        <w:t xml:space="preserve"> </w:t>
      </w:r>
      <w:proofErr w:type="spellStart"/>
      <w:r>
        <w:rPr>
          <w:color w:val="000000" w:themeColor="text1"/>
        </w:rPr>
        <w:t>interdisciplinar</w:t>
      </w:r>
      <w:proofErr w:type="spellEnd"/>
      <w:r>
        <w:rPr>
          <w:color w:val="000000" w:themeColor="text1"/>
        </w:rPr>
        <w:t xml:space="preserve"> do trauma </w:t>
      </w:r>
      <w:proofErr w:type="spellStart"/>
      <w:r>
        <w:rPr>
          <w:color w:val="000000" w:themeColor="text1"/>
        </w:rPr>
        <w:t>pediátrico</w:t>
      </w:r>
      <w:proofErr w:type="spellEnd"/>
      <w:r>
        <w:rPr>
          <w:color w:val="000000" w:themeColor="text1"/>
        </w:rPr>
        <w:t xml:space="preserve">. </w:t>
      </w:r>
    </w:p>
    <w:p w14:paraId="274D0C40" w14:textId="77777777" w:rsidR="00BF41F5" w:rsidRDefault="00BF41F5" w:rsidP="00C16699">
      <w:pPr>
        <w:pStyle w:val="NormalWeb"/>
        <w:spacing w:line="480" w:lineRule="auto"/>
        <w:jc w:val="both"/>
        <w:rPr>
          <w:b/>
        </w:rPr>
      </w:pPr>
    </w:p>
    <w:p w14:paraId="49A04BBC" w14:textId="3BC526DA" w:rsidR="00BF41F5" w:rsidRPr="009F12E9" w:rsidRDefault="00BF41F5" w:rsidP="00C16699">
      <w:pPr>
        <w:pStyle w:val="NormalWeb"/>
        <w:spacing w:line="480" w:lineRule="auto"/>
        <w:jc w:val="both"/>
        <w:rPr>
          <w:b/>
        </w:rPr>
      </w:pPr>
      <w:proofErr w:type="spellStart"/>
      <w:r>
        <w:rPr>
          <w:b/>
        </w:rPr>
        <w:t>Palavras-chave</w:t>
      </w:r>
      <w:proofErr w:type="spellEnd"/>
      <w:r>
        <w:rPr>
          <w:b/>
        </w:rPr>
        <w:t>:</w:t>
      </w:r>
    </w:p>
    <w:p w14:paraId="25865480" w14:textId="11DB5B5F" w:rsidR="00BF41F5" w:rsidRDefault="00BF41F5" w:rsidP="00C16699">
      <w:pPr>
        <w:pStyle w:val="NormalWeb"/>
        <w:spacing w:line="480" w:lineRule="auto"/>
        <w:jc w:val="both"/>
      </w:pPr>
      <w:r>
        <w:t xml:space="preserve">Trauma abdominal, </w:t>
      </w:r>
      <w:proofErr w:type="spellStart"/>
      <w:r>
        <w:t>crianças</w:t>
      </w:r>
      <w:proofErr w:type="spellEnd"/>
      <w:r>
        <w:t>, pseudo-</w:t>
      </w:r>
      <w:proofErr w:type="spellStart"/>
      <w:r>
        <w:t>aneurisma</w:t>
      </w:r>
      <w:proofErr w:type="spellEnd"/>
      <w:r>
        <w:t xml:space="preserve">, </w:t>
      </w:r>
      <w:proofErr w:type="spellStart"/>
      <w:r>
        <w:t>radiologia</w:t>
      </w:r>
      <w:proofErr w:type="spellEnd"/>
      <w:r>
        <w:t xml:space="preserve"> de </w:t>
      </w:r>
      <w:proofErr w:type="spellStart"/>
      <w:r>
        <w:t>intervenção</w:t>
      </w:r>
      <w:proofErr w:type="spellEnd"/>
      <w:r>
        <w:t xml:space="preserve">, </w:t>
      </w:r>
      <w:proofErr w:type="spellStart"/>
      <w:r>
        <w:t>embolização</w:t>
      </w:r>
      <w:proofErr w:type="spellEnd"/>
    </w:p>
    <w:p w14:paraId="3459E80C" w14:textId="77777777" w:rsidR="00BF41F5" w:rsidRDefault="00BF41F5" w:rsidP="00390AF2">
      <w:pPr>
        <w:pStyle w:val="NormalWeb"/>
        <w:spacing w:line="480" w:lineRule="auto"/>
        <w:jc w:val="both"/>
        <w:rPr>
          <w:b/>
        </w:rPr>
      </w:pPr>
    </w:p>
    <w:p w14:paraId="009CA417" w14:textId="77777777" w:rsidR="003B0A52" w:rsidRPr="009F12E9" w:rsidRDefault="003B0A52" w:rsidP="00390AF2">
      <w:pPr>
        <w:pStyle w:val="NormalWeb"/>
        <w:spacing w:line="480" w:lineRule="auto"/>
        <w:jc w:val="both"/>
        <w:rPr>
          <w:b/>
        </w:rPr>
      </w:pPr>
      <w:r w:rsidRPr="009F12E9">
        <w:rPr>
          <w:b/>
        </w:rPr>
        <w:t>ABSTRACT</w:t>
      </w:r>
    </w:p>
    <w:p w14:paraId="37E6D791" w14:textId="69016A64" w:rsidR="00982920" w:rsidRPr="00253B67" w:rsidRDefault="00885D3E" w:rsidP="00390AF2">
      <w:pPr>
        <w:pStyle w:val="NormalWeb"/>
        <w:spacing w:before="0" w:beforeAutospacing="0" w:after="0" w:afterAutospacing="0" w:line="480" w:lineRule="auto"/>
        <w:jc w:val="both"/>
        <w:rPr>
          <w:color w:val="000000" w:themeColor="text1"/>
        </w:rPr>
      </w:pPr>
      <w:r w:rsidRPr="00253B67">
        <w:rPr>
          <w:color w:val="000000" w:themeColor="text1"/>
        </w:rPr>
        <w:t xml:space="preserve">Non operative management is currently the standard of care </w:t>
      </w:r>
      <w:r w:rsidR="00E25549">
        <w:rPr>
          <w:color w:val="000000" w:themeColor="text1"/>
        </w:rPr>
        <w:t>for</w:t>
      </w:r>
      <w:r w:rsidRPr="00253B67">
        <w:rPr>
          <w:color w:val="000000" w:themeColor="text1"/>
        </w:rPr>
        <w:t xml:space="preserve"> blunt abdominal solid organ injuries</w:t>
      </w:r>
      <w:r w:rsidR="00E45579" w:rsidRPr="00253B67">
        <w:rPr>
          <w:color w:val="000000" w:themeColor="text1"/>
        </w:rPr>
        <w:t xml:space="preserve"> </w:t>
      </w:r>
      <w:r w:rsidR="00B23A0B" w:rsidRPr="00253B67">
        <w:rPr>
          <w:color w:val="000000" w:themeColor="text1"/>
        </w:rPr>
        <w:t xml:space="preserve">grades I-IV (American Association for the Surgery of Trauma organ injury scale) </w:t>
      </w:r>
      <w:r w:rsidR="00E45579" w:rsidRPr="00253B67">
        <w:rPr>
          <w:color w:val="000000" w:themeColor="text1"/>
        </w:rPr>
        <w:t>in children</w:t>
      </w:r>
      <w:r w:rsidR="00B23A0B" w:rsidRPr="00253B67">
        <w:rPr>
          <w:color w:val="000000" w:themeColor="text1"/>
        </w:rPr>
        <w:t>.</w:t>
      </w:r>
      <w:r w:rsidRPr="00253B67">
        <w:rPr>
          <w:color w:val="000000" w:themeColor="text1"/>
        </w:rPr>
        <w:t xml:space="preserve"> </w:t>
      </w:r>
      <w:r w:rsidR="00E25549">
        <w:rPr>
          <w:color w:val="000000" w:themeColor="text1"/>
        </w:rPr>
        <w:t>Even though p</w:t>
      </w:r>
      <w:r w:rsidR="003B0A52" w:rsidRPr="00253B67">
        <w:rPr>
          <w:color w:val="000000" w:themeColor="text1"/>
        </w:rPr>
        <w:t xml:space="preserve">ost-traumatic </w:t>
      </w:r>
      <w:r w:rsidR="00262725">
        <w:rPr>
          <w:color w:val="000000" w:themeColor="text1"/>
        </w:rPr>
        <w:t>splanchnic</w:t>
      </w:r>
      <w:r w:rsidR="00294038" w:rsidRPr="00253B67">
        <w:rPr>
          <w:color w:val="000000" w:themeColor="text1"/>
        </w:rPr>
        <w:t xml:space="preserve"> </w:t>
      </w:r>
      <w:r w:rsidR="00196E38" w:rsidRPr="00253B67">
        <w:rPr>
          <w:color w:val="000000" w:themeColor="text1"/>
        </w:rPr>
        <w:t>pseudoaneurysms</w:t>
      </w:r>
      <w:r w:rsidR="000049FD" w:rsidRPr="00253B67">
        <w:rPr>
          <w:color w:val="000000" w:themeColor="text1"/>
        </w:rPr>
        <w:t xml:space="preserve"> </w:t>
      </w:r>
      <w:r w:rsidR="003B0A52" w:rsidRPr="00253B67">
        <w:rPr>
          <w:color w:val="000000" w:themeColor="text1"/>
        </w:rPr>
        <w:t>are a</w:t>
      </w:r>
      <w:r w:rsidR="00294038" w:rsidRPr="00253B67">
        <w:rPr>
          <w:color w:val="000000" w:themeColor="text1"/>
        </w:rPr>
        <w:t>n</w:t>
      </w:r>
      <w:r w:rsidR="003B0A52" w:rsidRPr="00253B67">
        <w:rPr>
          <w:color w:val="000000" w:themeColor="text1"/>
        </w:rPr>
        <w:t xml:space="preserve"> </w:t>
      </w:r>
      <w:r w:rsidR="00294038" w:rsidRPr="00253B67">
        <w:rPr>
          <w:color w:val="000000" w:themeColor="text1"/>
        </w:rPr>
        <w:t>infrequent</w:t>
      </w:r>
      <w:r w:rsidR="003B0A52" w:rsidRPr="00253B67">
        <w:rPr>
          <w:color w:val="000000" w:themeColor="text1"/>
        </w:rPr>
        <w:t xml:space="preserve"> complication</w:t>
      </w:r>
      <w:r w:rsidR="00E25549">
        <w:rPr>
          <w:color w:val="000000" w:themeColor="text1"/>
        </w:rPr>
        <w:t xml:space="preserve">, they may </w:t>
      </w:r>
      <w:r w:rsidR="001F3765" w:rsidRPr="00253B67">
        <w:rPr>
          <w:color w:val="000000" w:themeColor="text1"/>
        </w:rPr>
        <w:t xml:space="preserve">potentially </w:t>
      </w:r>
      <w:r w:rsidR="00B23A0B" w:rsidRPr="00253B67">
        <w:rPr>
          <w:color w:val="000000" w:themeColor="text1"/>
        </w:rPr>
        <w:t xml:space="preserve">lead to </w:t>
      </w:r>
      <w:r w:rsidR="00E25549">
        <w:rPr>
          <w:color w:val="000000" w:themeColor="text1"/>
        </w:rPr>
        <w:t xml:space="preserve">a life-threatening </w:t>
      </w:r>
      <w:r w:rsidR="00B23A0B" w:rsidRPr="00253B67">
        <w:rPr>
          <w:color w:val="000000" w:themeColor="text1"/>
        </w:rPr>
        <w:t xml:space="preserve">intra-peritoneal </w:t>
      </w:r>
      <w:r w:rsidR="005433FD">
        <w:rPr>
          <w:color w:val="000000" w:themeColor="text1"/>
        </w:rPr>
        <w:t>or retroperi</w:t>
      </w:r>
      <w:r w:rsidR="00E25549">
        <w:rPr>
          <w:color w:val="000000" w:themeColor="text1"/>
        </w:rPr>
        <w:t>t</w:t>
      </w:r>
      <w:r w:rsidR="005433FD">
        <w:rPr>
          <w:color w:val="000000" w:themeColor="text1"/>
        </w:rPr>
        <w:t xml:space="preserve">oneal </w:t>
      </w:r>
      <w:r w:rsidR="00B23A0B" w:rsidRPr="00253B67">
        <w:rPr>
          <w:color w:val="000000" w:themeColor="text1"/>
        </w:rPr>
        <w:t>bleeding</w:t>
      </w:r>
      <w:r w:rsidR="000049FD" w:rsidRPr="00253B67">
        <w:rPr>
          <w:color w:val="000000" w:themeColor="text1"/>
        </w:rPr>
        <w:t>.</w:t>
      </w:r>
      <w:r w:rsidR="003B0A52" w:rsidRPr="00253B67">
        <w:rPr>
          <w:color w:val="000000" w:themeColor="text1"/>
        </w:rPr>
        <w:t xml:space="preserve"> In adults, the relationship between failure of conservative management in abdominal trauma pati</w:t>
      </w:r>
      <w:r w:rsidR="001F3765" w:rsidRPr="00253B67">
        <w:rPr>
          <w:color w:val="000000" w:themeColor="text1"/>
        </w:rPr>
        <w:t>ents and delayed rupture of a pseudoaneurysm</w:t>
      </w:r>
      <w:r w:rsidR="003B0A52" w:rsidRPr="00253B67">
        <w:rPr>
          <w:color w:val="000000" w:themeColor="text1"/>
        </w:rPr>
        <w:t xml:space="preserve"> identified in follow-up imaging </w:t>
      </w:r>
      <w:r w:rsidR="00491BE5" w:rsidRPr="00253B67">
        <w:rPr>
          <w:color w:val="000000" w:themeColor="text1"/>
        </w:rPr>
        <w:t>is well established, as is t</w:t>
      </w:r>
      <w:r w:rsidR="00B23A0B" w:rsidRPr="00253B67">
        <w:rPr>
          <w:color w:val="000000" w:themeColor="text1"/>
        </w:rPr>
        <w:t xml:space="preserve">he capability of selective </w:t>
      </w:r>
      <w:proofErr w:type="spellStart"/>
      <w:r w:rsidR="00B23A0B" w:rsidRPr="00253B67">
        <w:rPr>
          <w:color w:val="000000" w:themeColor="text1"/>
        </w:rPr>
        <w:t>angioembolizati</w:t>
      </w:r>
      <w:r w:rsidR="00491BE5" w:rsidRPr="00253B67">
        <w:rPr>
          <w:color w:val="000000" w:themeColor="text1"/>
        </w:rPr>
        <w:t>on</w:t>
      </w:r>
      <w:proofErr w:type="spellEnd"/>
      <w:r w:rsidR="00491BE5" w:rsidRPr="00253B67">
        <w:rPr>
          <w:color w:val="000000" w:themeColor="text1"/>
        </w:rPr>
        <w:t xml:space="preserve"> to decrease </w:t>
      </w:r>
      <w:r w:rsidR="001F3765" w:rsidRPr="00253B67">
        <w:rPr>
          <w:color w:val="000000" w:themeColor="text1"/>
        </w:rPr>
        <w:t>non operative management</w:t>
      </w:r>
      <w:r w:rsidR="00491BE5" w:rsidRPr="00253B67">
        <w:rPr>
          <w:color w:val="000000" w:themeColor="text1"/>
        </w:rPr>
        <w:t xml:space="preserve"> failure rate.</w:t>
      </w:r>
      <w:r w:rsidR="001F3765" w:rsidRPr="00253B67">
        <w:rPr>
          <w:color w:val="000000" w:themeColor="text1"/>
        </w:rPr>
        <w:t xml:space="preserve"> </w:t>
      </w:r>
      <w:r w:rsidR="00B23A0B" w:rsidRPr="00253B67">
        <w:rPr>
          <w:color w:val="000000" w:themeColor="text1"/>
        </w:rPr>
        <w:t xml:space="preserve">In the pediatric population, </w:t>
      </w:r>
      <w:r w:rsidR="006C7724" w:rsidRPr="00253B67">
        <w:rPr>
          <w:color w:val="000000" w:themeColor="text1"/>
        </w:rPr>
        <w:t xml:space="preserve">the clinical and </w:t>
      </w:r>
      <w:r w:rsidR="001F3765" w:rsidRPr="00253B67">
        <w:rPr>
          <w:color w:val="000000" w:themeColor="text1"/>
        </w:rPr>
        <w:t>prognostic significance</w:t>
      </w:r>
      <w:r w:rsidR="006C7724" w:rsidRPr="00253B67">
        <w:rPr>
          <w:color w:val="000000" w:themeColor="text1"/>
        </w:rPr>
        <w:t xml:space="preserve"> </w:t>
      </w:r>
      <w:r w:rsidR="003B0A52" w:rsidRPr="00253B67">
        <w:rPr>
          <w:color w:val="000000" w:themeColor="text1"/>
        </w:rPr>
        <w:t xml:space="preserve">of </w:t>
      </w:r>
      <w:r w:rsidR="00982920" w:rsidRPr="00253B67">
        <w:rPr>
          <w:color w:val="000000" w:themeColor="text1"/>
        </w:rPr>
        <w:t xml:space="preserve">splanchnic </w:t>
      </w:r>
      <w:r w:rsidR="003B0A52" w:rsidRPr="00253B67">
        <w:rPr>
          <w:color w:val="000000" w:themeColor="text1"/>
        </w:rPr>
        <w:t>pseudoaneurysms</w:t>
      </w:r>
      <w:r w:rsidR="00E25549">
        <w:rPr>
          <w:color w:val="000000" w:themeColor="text1"/>
        </w:rPr>
        <w:t xml:space="preserve"> remains controversial</w:t>
      </w:r>
      <w:r w:rsidR="00491BE5" w:rsidRPr="00253B67">
        <w:rPr>
          <w:color w:val="000000" w:themeColor="text1"/>
        </w:rPr>
        <w:t xml:space="preserve"> </w:t>
      </w:r>
      <w:r w:rsidR="003B0A52" w:rsidRPr="00253B67">
        <w:rPr>
          <w:color w:val="000000" w:themeColor="text1"/>
        </w:rPr>
        <w:t>and</w:t>
      </w:r>
      <w:r w:rsidR="00E25549">
        <w:rPr>
          <w:color w:val="000000" w:themeColor="text1"/>
        </w:rPr>
        <w:t>,</w:t>
      </w:r>
      <w:r w:rsidR="003B0A52" w:rsidRPr="00253B67">
        <w:rPr>
          <w:color w:val="000000" w:themeColor="text1"/>
        </w:rPr>
        <w:t xml:space="preserve"> currently, there are no high-level evidence-based guidelines on its management. </w:t>
      </w:r>
      <w:r w:rsidR="00E83581">
        <w:rPr>
          <w:color w:val="000000" w:themeColor="text1"/>
        </w:rPr>
        <w:t>We</w:t>
      </w:r>
      <w:r w:rsidR="001F3765" w:rsidRPr="00253B67">
        <w:rPr>
          <w:color w:val="000000" w:themeColor="text1"/>
        </w:rPr>
        <w:t xml:space="preserve"> present 3 cases of post-trau</w:t>
      </w:r>
      <w:r w:rsidR="002A6940">
        <w:rPr>
          <w:color w:val="000000" w:themeColor="text1"/>
        </w:rPr>
        <w:t xml:space="preserve">matic </w:t>
      </w:r>
      <w:r w:rsidR="00262725">
        <w:rPr>
          <w:color w:val="000000" w:themeColor="text1"/>
        </w:rPr>
        <w:t>splanchnic</w:t>
      </w:r>
      <w:r w:rsidR="002A6940">
        <w:rPr>
          <w:color w:val="000000" w:themeColor="text1"/>
        </w:rPr>
        <w:t xml:space="preserve"> pseudoaneurysms </w:t>
      </w:r>
      <w:r w:rsidR="001F3765" w:rsidRPr="00253B67">
        <w:rPr>
          <w:color w:val="000000" w:themeColor="text1"/>
        </w:rPr>
        <w:t xml:space="preserve">in children </w:t>
      </w:r>
      <w:r w:rsidR="00E83581" w:rsidRPr="00253B67">
        <w:rPr>
          <w:color w:val="000000" w:themeColor="text1"/>
        </w:rPr>
        <w:t xml:space="preserve">children </w:t>
      </w:r>
      <w:r w:rsidR="00E83581">
        <w:rPr>
          <w:color w:val="000000" w:themeColor="text1"/>
        </w:rPr>
        <w:t xml:space="preserve">that were successfully </w:t>
      </w:r>
      <w:proofErr w:type="spellStart"/>
      <w:r w:rsidR="00E83581">
        <w:rPr>
          <w:color w:val="000000" w:themeColor="text1"/>
        </w:rPr>
        <w:t>embolized</w:t>
      </w:r>
      <w:proofErr w:type="spellEnd"/>
      <w:r w:rsidR="00E83581">
        <w:rPr>
          <w:color w:val="000000" w:themeColor="text1"/>
        </w:rPr>
        <w:t xml:space="preserve"> </w:t>
      </w:r>
      <w:r w:rsidR="00E83581" w:rsidRPr="00253B67">
        <w:rPr>
          <w:color w:val="000000" w:themeColor="text1"/>
        </w:rPr>
        <w:t xml:space="preserve">after </w:t>
      </w:r>
      <w:r w:rsidR="00E83581">
        <w:rPr>
          <w:color w:val="000000" w:themeColor="text1"/>
        </w:rPr>
        <w:t xml:space="preserve">failure of </w:t>
      </w:r>
      <w:r w:rsidR="00E83581" w:rsidRPr="00253B67">
        <w:rPr>
          <w:color w:val="000000" w:themeColor="text1"/>
        </w:rPr>
        <w:t>conservative management</w:t>
      </w:r>
      <w:r w:rsidR="00E83581">
        <w:rPr>
          <w:color w:val="000000" w:themeColor="text1"/>
        </w:rPr>
        <w:t xml:space="preserve">. We also </w:t>
      </w:r>
      <w:r w:rsidR="006C7724" w:rsidRPr="00253B67">
        <w:rPr>
          <w:color w:val="000000" w:themeColor="text1"/>
        </w:rPr>
        <w:t xml:space="preserve">perform a </w:t>
      </w:r>
      <w:r w:rsidR="005250AB" w:rsidRPr="00253B67">
        <w:rPr>
          <w:color w:val="000000" w:themeColor="text1"/>
        </w:rPr>
        <w:t xml:space="preserve">specific </w:t>
      </w:r>
      <w:r w:rsidR="006C7724" w:rsidRPr="00253B67">
        <w:rPr>
          <w:color w:val="000000" w:themeColor="text1"/>
        </w:rPr>
        <w:t>literature review</w:t>
      </w:r>
      <w:r w:rsidR="005250AB" w:rsidRPr="00253B67">
        <w:rPr>
          <w:color w:val="000000" w:themeColor="text1"/>
        </w:rPr>
        <w:t>.</w:t>
      </w:r>
      <w:r w:rsidR="00253B67" w:rsidRPr="00253B67">
        <w:rPr>
          <w:color w:val="000000" w:themeColor="text1"/>
        </w:rPr>
        <w:t xml:space="preserve"> </w:t>
      </w:r>
      <w:r w:rsidR="00982920" w:rsidRPr="00253B67">
        <w:rPr>
          <w:color w:val="211E1E"/>
        </w:rPr>
        <w:t>Although prospective randomized-controlled trials</w:t>
      </w:r>
      <w:r w:rsidR="005250AB" w:rsidRPr="00253B67">
        <w:rPr>
          <w:color w:val="211E1E"/>
        </w:rPr>
        <w:t xml:space="preserve"> are needed to better </w:t>
      </w:r>
      <w:r w:rsidR="000E3B37" w:rsidRPr="00253B67">
        <w:t xml:space="preserve">define the incidence, natural </w:t>
      </w:r>
      <w:r w:rsidR="000E3B37" w:rsidRPr="00253B67">
        <w:rPr>
          <w:color w:val="1A1718"/>
        </w:rPr>
        <w:t xml:space="preserve">history and </w:t>
      </w:r>
      <w:r w:rsidR="00253B67" w:rsidRPr="00253B67">
        <w:rPr>
          <w:color w:val="1A1718"/>
        </w:rPr>
        <w:t xml:space="preserve">optimal </w:t>
      </w:r>
      <w:r w:rsidR="000E3B37" w:rsidRPr="00253B67">
        <w:rPr>
          <w:color w:val="1A1718"/>
        </w:rPr>
        <w:t xml:space="preserve">management of abdominal PAs in pediatric blunt abdominal trauma, </w:t>
      </w:r>
      <w:r w:rsidR="00253B67" w:rsidRPr="00253B67">
        <w:rPr>
          <w:color w:val="1A1718"/>
        </w:rPr>
        <w:t xml:space="preserve">we believe that selective </w:t>
      </w:r>
      <w:proofErr w:type="spellStart"/>
      <w:r w:rsidR="00253B67" w:rsidRPr="00253B67">
        <w:rPr>
          <w:color w:val="1A1718"/>
        </w:rPr>
        <w:t>angioembolization</w:t>
      </w:r>
      <w:proofErr w:type="spellEnd"/>
      <w:r w:rsidR="00253B67" w:rsidRPr="00253B67">
        <w:rPr>
          <w:color w:val="1A1718"/>
        </w:rPr>
        <w:t xml:space="preserve"> </w:t>
      </w:r>
      <w:r w:rsidR="00AE6739">
        <w:rPr>
          <w:color w:val="1A1718"/>
        </w:rPr>
        <w:t xml:space="preserve">provides </w:t>
      </w:r>
      <w:r w:rsidR="00253B67" w:rsidRPr="00253B67">
        <w:rPr>
          <w:color w:val="211E1E"/>
        </w:rPr>
        <w:t xml:space="preserve">a safe and effective therapy for its treatment and </w:t>
      </w:r>
      <w:r w:rsidR="00253B67" w:rsidRPr="00253B67">
        <w:rPr>
          <w:color w:val="1A1718"/>
        </w:rPr>
        <w:t>should be considered</w:t>
      </w:r>
      <w:r w:rsidR="00253B67" w:rsidRPr="00253B67">
        <w:rPr>
          <w:color w:val="000000" w:themeColor="text1"/>
        </w:rPr>
        <w:t xml:space="preserve"> as </w:t>
      </w:r>
      <w:r w:rsidR="00982920" w:rsidRPr="00253B67">
        <w:rPr>
          <w:color w:val="211E1E"/>
        </w:rPr>
        <w:t>part of the interdiscipli</w:t>
      </w:r>
      <w:r w:rsidR="00253B67" w:rsidRPr="00253B67">
        <w:rPr>
          <w:color w:val="211E1E"/>
        </w:rPr>
        <w:t xml:space="preserve">nary trauma management protocol </w:t>
      </w:r>
      <w:r w:rsidR="00982920" w:rsidRPr="00253B67">
        <w:rPr>
          <w:color w:val="211E1E"/>
        </w:rPr>
        <w:t>in children</w:t>
      </w:r>
      <w:r w:rsidR="00253B67" w:rsidRPr="00253B67">
        <w:rPr>
          <w:color w:val="211E1E"/>
        </w:rPr>
        <w:t>.</w:t>
      </w:r>
    </w:p>
    <w:p w14:paraId="6E5751D5" w14:textId="26EB3EBC" w:rsidR="00EB447A" w:rsidRPr="00253B67" w:rsidRDefault="00982920" w:rsidP="00EB447A">
      <w:pPr>
        <w:pStyle w:val="NormalWeb"/>
        <w:spacing w:before="0" w:beforeAutospacing="0" w:after="0" w:afterAutospacing="0" w:line="360" w:lineRule="auto"/>
        <w:jc w:val="both"/>
        <w:rPr>
          <w:color w:val="000000" w:themeColor="text1"/>
        </w:rPr>
      </w:pPr>
      <w:r w:rsidRPr="001F3765">
        <w:rPr>
          <w:color w:val="000000" w:themeColor="text1"/>
        </w:rPr>
        <w:t xml:space="preserve"> </w:t>
      </w:r>
    </w:p>
    <w:p w14:paraId="51DA2526" w14:textId="2B1B28D4" w:rsidR="00E56C37" w:rsidRDefault="00E56C37" w:rsidP="00390AF2">
      <w:pPr>
        <w:pStyle w:val="NormalWeb"/>
        <w:spacing w:before="0" w:beforeAutospacing="0" w:after="0" w:afterAutospacing="0" w:line="480" w:lineRule="auto"/>
        <w:jc w:val="both"/>
        <w:rPr>
          <w:color w:val="000000" w:themeColor="text1"/>
        </w:rPr>
      </w:pPr>
    </w:p>
    <w:p w14:paraId="62556E0F" w14:textId="77777777" w:rsidR="003B0A52" w:rsidRDefault="003B0A52" w:rsidP="00390AF2">
      <w:pPr>
        <w:pStyle w:val="NormalWeb"/>
        <w:spacing w:line="480" w:lineRule="auto"/>
        <w:jc w:val="both"/>
      </w:pPr>
    </w:p>
    <w:p w14:paraId="026C1FB4" w14:textId="77777777" w:rsidR="003B0A52" w:rsidRPr="009F12E9" w:rsidRDefault="003B0A52" w:rsidP="00390AF2">
      <w:pPr>
        <w:pStyle w:val="NormalWeb"/>
        <w:spacing w:line="480" w:lineRule="auto"/>
        <w:jc w:val="both"/>
        <w:rPr>
          <w:b/>
        </w:rPr>
      </w:pPr>
      <w:r w:rsidRPr="009F12E9">
        <w:rPr>
          <w:b/>
        </w:rPr>
        <w:t>Key Words</w:t>
      </w:r>
    </w:p>
    <w:p w14:paraId="301BFB56" w14:textId="36049A1D" w:rsidR="006C313A" w:rsidRDefault="003B0A52" w:rsidP="00390AF2">
      <w:pPr>
        <w:pStyle w:val="NormalWeb"/>
        <w:spacing w:line="480" w:lineRule="auto"/>
        <w:jc w:val="both"/>
      </w:pPr>
      <w:r>
        <w:t xml:space="preserve">Blunt </w:t>
      </w:r>
      <w:r w:rsidR="00196E38">
        <w:t xml:space="preserve">abdominal </w:t>
      </w:r>
      <w:r>
        <w:t xml:space="preserve">trauma, </w:t>
      </w:r>
      <w:r w:rsidR="00196E38">
        <w:t xml:space="preserve">children, </w:t>
      </w:r>
      <w:r>
        <w:t>pseudoaneury</w:t>
      </w:r>
      <w:r w:rsidR="00196E38">
        <w:t>s</w:t>
      </w:r>
      <w:r>
        <w:t xml:space="preserve">m, </w:t>
      </w:r>
      <w:r w:rsidR="006C313A">
        <w:t xml:space="preserve">interventional radiology, </w:t>
      </w:r>
      <w:proofErr w:type="spellStart"/>
      <w:r w:rsidR="006C313A">
        <w:t>angioembolization</w:t>
      </w:r>
      <w:proofErr w:type="spellEnd"/>
    </w:p>
    <w:p w14:paraId="387AE5AD" w14:textId="1E4F17CD" w:rsidR="00190487" w:rsidRPr="009F12E9" w:rsidRDefault="00190487" w:rsidP="00390AF2">
      <w:pPr>
        <w:pStyle w:val="NormalWeb"/>
        <w:spacing w:line="480" w:lineRule="auto"/>
        <w:jc w:val="both"/>
        <w:rPr>
          <w:b/>
        </w:rPr>
      </w:pPr>
      <w:r>
        <w:rPr>
          <w:b/>
        </w:rPr>
        <w:t>INTRODUCTION</w:t>
      </w:r>
    </w:p>
    <w:p w14:paraId="18704260" w14:textId="219A5CE3" w:rsidR="00F0703F" w:rsidRDefault="008D6F0E" w:rsidP="00390AF2">
      <w:pPr>
        <w:pStyle w:val="NormalWeb"/>
        <w:spacing w:line="480" w:lineRule="auto"/>
        <w:jc w:val="both"/>
      </w:pPr>
      <w:r w:rsidRPr="001070EF">
        <w:t>Abdominal post-traumatic p</w:t>
      </w:r>
      <w:r w:rsidR="002C1F23" w:rsidRPr="001070EF">
        <w:t>seudoaneurysms</w:t>
      </w:r>
      <w:r w:rsidRPr="001070EF">
        <w:t xml:space="preserve"> (PAs) are a relatively rare complication following blunt trauma, with disruption of the arterial wall and formation of a blood-</w:t>
      </w:r>
      <w:r w:rsidR="00C31BD9" w:rsidRPr="001070EF">
        <w:t>perfused sac contained by the media/adventitia layers or in some cases by the soft-tissues encircling the injured vessel.</w:t>
      </w:r>
      <w:r w:rsidR="001070EF" w:rsidRPr="001070EF">
        <w:t xml:space="preserve"> Due to continuous high arterial pressure</w:t>
      </w:r>
      <w:r w:rsidR="001070EF">
        <w:t xml:space="preserve"> feeding the PA, there is a potential life-threatening risk of</w:t>
      </w:r>
      <w:r w:rsidR="00C31BD9" w:rsidRPr="001070EF">
        <w:t xml:space="preserve"> </w:t>
      </w:r>
      <w:r w:rsidR="001070EF">
        <w:t>i</w:t>
      </w:r>
      <w:r w:rsidR="001070EF" w:rsidRPr="001070EF">
        <w:t>ntra-abdom</w:t>
      </w:r>
      <w:r w:rsidR="001070EF">
        <w:t xml:space="preserve">inal or </w:t>
      </w:r>
      <w:r w:rsidR="008926ED">
        <w:t>retroperitoneal</w:t>
      </w:r>
      <w:r w:rsidR="001070EF">
        <w:t xml:space="preserve"> bleeding.</w:t>
      </w:r>
      <w:r w:rsidR="00147393">
        <w:t xml:space="preserve"> </w:t>
      </w:r>
    </w:p>
    <w:p w14:paraId="25AF0DCE" w14:textId="1AFAC2E6" w:rsidR="00271C89" w:rsidRDefault="00147393" w:rsidP="00390AF2">
      <w:pPr>
        <w:pStyle w:val="NormalWeb"/>
        <w:spacing w:line="480" w:lineRule="auto"/>
        <w:jc w:val="both"/>
        <w:rPr>
          <w:rFonts w:ascii="AdvTT5235d5a9" w:hAnsi="AdvTT5235d5a9"/>
          <w:sz w:val="16"/>
          <w:szCs w:val="16"/>
        </w:rPr>
      </w:pPr>
      <w:r>
        <w:t xml:space="preserve">In adults, the relationship between </w:t>
      </w:r>
      <w:r w:rsidR="001473DD">
        <w:t>failure of conservative</w:t>
      </w:r>
      <w:r>
        <w:t xml:space="preserve"> management</w:t>
      </w:r>
      <w:r w:rsidR="00314A2C">
        <w:t xml:space="preserve"> in</w:t>
      </w:r>
      <w:r w:rsidR="001473DD">
        <w:t xml:space="preserve"> </w:t>
      </w:r>
      <w:r w:rsidR="00314A2C">
        <w:t>abdominal trauma pat</w:t>
      </w:r>
      <w:r w:rsidR="00F0703F">
        <w:t xml:space="preserve">ients </w:t>
      </w:r>
      <w:r>
        <w:t>and delayed rupture of a PA</w:t>
      </w:r>
      <w:r w:rsidR="001473DD">
        <w:t xml:space="preserve"> identified in follow-up imaging</w:t>
      </w:r>
      <w:r w:rsidR="00B533E4">
        <w:t xml:space="preserve"> – </w:t>
      </w:r>
      <w:r w:rsidR="00171E57">
        <w:t>name</w:t>
      </w:r>
      <w:r w:rsidR="00B533E4">
        <w:t xml:space="preserve">ly </w:t>
      </w:r>
      <w:r w:rsidR="00287165">
        <w:t>in the liver</w:t>
      </w:r>
      <w:r w:rsidR="00A94248">
        <w:t xml:space="preserve">, kidney and </w:t>
      </w:r>
      <w:r w:rsidR="00B533E4">
        <w:t>spleen territories -</w:t>
      </w:r>
      <w:r>
        <w:t xml:space="preserve"> is well </w:t>
      </w:r>
      <w:r w:rsidR="002D07C3">
        <w:t>established</w:t>
      </w:r>
      <w:r>
        <w:t xml:space="preserve">, and most trauma centers </w:t>
      </w:r>
      <w:r w:rsidR="00171E57">
        <w:t>perform</w:t>
      </w:r>
      <w:r>
        <w:t xml:space="preserve"> </w:t>
      </w:r>
      <w:r w:rsidR="00F0703F">
        <w:t xml:space="preserve">prophylactic </w:t>
      </w:r>
      <w:r>
        <w:t xml:space="preserve">angiographic embolization of abdominal PA </w:t>
      </w:r>
      <w:r w:rsidR="001473DD">
        <w:t>in hemodynamically stable patients</w:t>
      </w:r>
      <w:r w:rsidR="00B0780C">
        <w:t>.</w:t>
      </w:r>
    </w:p>
    <w:p w14:paraId="47B162C4" w14:textId="473CB4C8" w:rsidR="00835869" w:rsidRDefault="00EB447A" w:rsidP="00390AF2">
      <w:pPr>
        <w:pStyle w:val="NormalWeb"/>
        <w:spacing w:line="480" w:lineRule="auto"/>
        <w:jc w:val="both"/>
      </w:pPr>
      <w:r>
        <w:t xml:space="preserve">In the pediatric population, </w:t>
      </w:r>
      <w:r w:rsidR="00C815D7" w:rsidRPr="00835869">
        <w:t xml:space="preserve">clinical and prognostic significance of traumatic abdominal PAs is </w:t>
      </w:r>
      <w:r>
        <w:t>not</w:t>
      </w:r>
      <w:r w:rsidR="00C815D7" w:rsidRPr="00835869">
        <w:t xml:space="preserve"> well defined. For instance,</w:t>
      </w:r>
      <w:r w:rsidR="00FA07CB" w:rsidRPr="00835869">
        <w:t xml:space="preserve"> small</w:t>
      </w:r>
      <w:r w:rsidR="00C815D7" w:rsidRPr="00835869">
        <w:t xml:space="preserve"> splenic artery PAs are thought to frequently resolve spontaneously with thrombosis of the </w:t>
      </w:r>
      <w:proofErr w:type="spellStart"/>
      <w:r w:rsidR="00C815D7" w:rsidRPr="00835869">
        <w:t>aneurismatic</w:t>
      </w:r>
      <w:proofErr w:type="spellEnd"/>
      <w:r w:rsidR="00C815D7" w:rsidRPr="00835869">
        <w:t xml:space="preserve"> sac</w:t>
      </w:r>
      <w:r w:rsidR="00386B59" w:rsidRPr="00835869">
        <w:t xml:space="preserve"> (2,7)</w:t>
      </w:r>
      <w:r w:rsidR="00C815D7" w:rsidRPr="00835869">
        <w:t>.</w:t>
      </w:r>
      <w:r w:rsidR="00FA07CB" w:rsidRPr="00835869">
        <w:t xml:space="preserve"> On the other hand, </w:t>
      </w:r>
      <w:r w:rsidR="00386B59" w:rsidRPr="00835869">
        <w:rPr>
          <w:color w:val="211E1E"/>
        </w:rPr>
        <w:t>hepatic artery PAs have a</w:t>
      </w:r>
      <w:r w:rsidR="00EE15EB">
        <w:rPr>
          <w:color w:val="211E1E"/>
        </w:rPr>
        <w:t>n</w:t>
      </w:r>
      <w:r w:rsidR="00386B59" w:rsidRPr="00835869">
        <w:rPr>
          <w:color w:val="211E1E"/>
        </w:rPr>
        <w:t xml:space="preserve"> up to 80% risk of rupture with potential catastrophic bleeding, and the incidence of spontaneous thrombosis is low (</w:t>
      </w:r>
      <w:r w:rsidR="00371E4E">
        <w:rPr>
          <w:color w:val="211E1E"/>
        </w:rPr>
        <w:t>8,9</w:t>
      </w:r>
      <w:r w:rsidR="00835869" w:rsidRPr="00835869">
        <w:rPr>
          <w:color w:val="211E1E"/>
        </w:rPr>
        <w:t>).</w:t>
      </w:r>
      <w:r w:rsidR="00835869">
        <w:rPr>
          <w:color w:val="211E1E"/>
        </w:rPr>
        <w:t xml:space="preserve"> </w:t>
      </w:r>
      <w:r w:rsidR="00835869" w:rsidRPr="00835869">
        <w:rPr>
          <w:color w:val="211E1E"/>
        </w:rPr>
        <w:t xml:space="preserve">Thus, </w:t>
      </w:r>
      <w:r w:rsidR="00835869" w:rsidRPr="00835869">
        <w:t xml:space="preserve">controversy remains regarding the management of </w:t>
      </w:r>
      <w:r w:rsidR="006D48B2">
        <w:t>PAs</w:t>
      </w:r>
      <w:r w:rsidR="00835869" w:rsidRPr="00835869">
        <w:t xml:space="preserve"> identified on follow-up imaging, and strategies are often </w:t>
      </w:r>
      <w:r w:rsidR="00EE15EB">
        <w:t xml:space="preserve">influenced by the </w:t>
      </w:r>
      <w:r w:rsidR="00081596">
        <w:t>clinicians’</w:t>
      </w:r>
      <w:r w:rsidR="00EE15EB">
        <w:t xml:space="preserve"> </w:t>
      </w:r>
      <w:r w:rsidR="00835869" w:rsidRPr="00835869">
        <w:t>preferences</w:t>
      </w:r>
      <w:r w:rsidR="00EE15EB">
        <w:t xml:space="preserve"> and expertise in each center.</w:t>
      </w:r>
    </w:p>
    <w:p w14:paraId="196A3677" w14:textId="24CF45AD" w:rsidR="00E9668D" w:rsidRDefault="0059205E" w:rsidP="00390AF2">
      <w:pPr>
        <w:pStyle w:val="NormalWeb"/>
        <w:spacing w:line="480" w:lineRule="auto"/>
        <w:jc w:val="both"/>
      </w:pPr>
      <w:r>
        <w:t xml:space="preserve">The authors </w:t>
      </w:r>
      <w:r w:rsidR="00EE15EB">
        <w:t xml:space="preserve">present </w:t>
      </w:r>
      <w:r w:rsidR="00517814">
        <w:t>3</w:t>
      </w:r>
      <w:r w:rsidR="00EE15EB">
        <w:t xml:space="preserve"> cases of post</w:t>
      </w:r>
      <w:r w:rsidR="00A46809">
        <w:t>-</w:t>
      </w:r>
      <w:r w:rsidR="00EE15EB">
        <w:t xml:space="preserve">traumatic abdominal </w:t>
      </w:r>
      <w:r w:rsidR="006D48B2">
        <w:t>PAs</w:t>
      </w:r>
      <w:r w:rsidR="00EE15EB">
        <w:t xml:space="preserve"> in children successfully treated with </w:t>
      </w:r>
      <w:proofErr w:type="spellStart"/>
      <w:r w:rsidR="00EE15EB">
        <w:t>angioembolization</w:t>
      </w:r>
      <w:proofErr w:type="spellEnd"/>
      <w:r w:rsidR="00EE15EB">
        <w:t xml:space="preserve"> at our institution and review the literature regarding this matter.</w:t>
      </w:r>
    </w:p>
    <w:p w14:paraId="1B04BCAD" w14:textId="77777777" w:rsidR="00FE3FA3" w:rsidRDefault="00FE3FA3" w:rsidP="00390AF2">
      <w:pPr>
        <w:pStyle w:val="NormalWeb"/>
        <w:spacing w:line="480" w:lineRule="auto"/>
        <w:jc w:val="both"/>
        <w:rPr>
          <w:b/>
        </w:rPr>
      </w:pPr>
    </w:p>
    <w:p w14:paraId="2A6CE368" w14:textId="77777777" w:rsidR="007C1E2F" w:rsidRDefault="007C1E2F" w:rsidP="00390AF2">
      <w:pPr>
        <w:pStyle w:val="NormalWeb"/>
        <w:spacing w:line="480" w:lineRule="auto"/>
        <w:jc w:val="both"/>
        <w:rPr>
          <w:b/>
        </w:rPr>
      </w:pPr>
    </w:p>
    <w:p w14:paraId="29695526" w14:textId="77777777" w:rsidR="00482BE2" w:rsidRDefault="00482BE2" w:rsidP="00390AF2">
      <w:pPr>
        <w:pStyle w:val="NormalWeb"/>
        <w:spacing w:line="480" w:lineRule="auto"/>
        <w:jc w:val="both"/>
        <w:rPr>
          <w:b/>
        </w:rPr>
      </w:pPr>
    </w:p>
    <w:p w14:paraId="1AB843C8" w14:textId="77777777" w:rsidR="00E9668D" w:rsidRDefault="00E9668D" w:rsidP="00390AF2">
      <w:pPr>
        <w:pStyle w:val="NormalWeb"/>
        <w:spacing w:line="480" w:lineRule="auto"/>
        <w:jc w:val="both"/>
        <w:rPr>
          <w:b/>
        </w:rPr>
      </w:pPr>
      <w:r w:rsidRPr="00E9668D">
        <w:rPr>
          <w:b/>
        </w:rPr>
        <w:t xml:space="preserve">CASE 1 </w:t>
      </w:r>
    </w:p>
    <w:p w14:paraId="34DAAF41" w14:textId="16685F8D" w:rsidR="00AF2800" w:rsidRPr="00FE3FA3" w:rsidRDefault="005E2CB8" w:rsidP="00390AF2">
      <w:pPr>
        <w:pStyle w:val="NormalWeb"/>
        <w:spacing w:line="480" w:lineRule="auto"/>
        <w:jc w:val="both"/>
      </w:pPr>
      <w:r w:rsidRPr="00FE3FA3">
        <w:t xml:space="preserve">A </w:t>
      </w:r>
      <w:r w:rsidR="00500873" w:rsidRPr="00FE3FA3">
        <w:t>6-year-old</w:t>
      </w:r>
      <w:r w:rsidR="00976A60" w:rsidRPr="00FE3FA3">
        <w:t xml:space="preserve"> boy </w:t>
      </w:r>
      <w:r w:rsidR="00FE4235" w:rsidRPr="00FE3FA3">
        <w:t xml:space="preserve">presented to our institution </w:t>
      </w:r>
      <w:r w:rsidR="001665B1">
        <w:t>due to</w:t>
      </w:r>
      <w:r w:rsidR="00FE4235" w:rsidRPr="00FE3FA3">
        <w:t xml:space="preserve"> upper abdominal trauma </w:t>
      </w:r>
      <w:r w:rsidR="00252D60" w:rsidRPr="001665B1">
        <w:rPr>
          <w:color w:val="000000" w:themeColor="text1"/>
        </w:rPr>
        <w:t xml:space="preserve">after </w:t>
      </w:r>
      <w:r w:rsidRPr="00FE3FA3">
        <w:t>hitting</w:t>
      </w:r>
      <w:r w:rsidR="00252D60" w:rsidRPr="00FE3FA3">
        <w:t xml:space="preserve"> a</w:t>
      </w:r>
      <w:r w:rsidR="00FE4235" w:rsidRPr="00FE3FA3">
        <w:t xml:space="preserve"> pool handrail. In the initial assessment</w:t>
      </w:r>
      <w:r w:rsidRPr="00FE3FA3">
        <w:t>, he was found to be c</w:t>
      </w:r>
      <w:r w:rsidR="00081596">
        <w:t xml:space="preserve">onscious, </w:t>
      </w:r>
      <w:proofErr w:type="spellStart"/>
      <w:r w:rsidR="007D7A94">
        <w:t>tachycardic</w:t>
      </w:r>
      <w:proofErr w:type="spellEnd"/>
      <w:r w:rsidR="007D7A94">
        <w:t xml:space="preserve"> (119 </w:t>
      </w:r>
      <w:r w:rsidR="00766FB7">
        <w:t>BPM</w:t>
      </w:r>
      <w:r w:rsidR="007D7A94">
        <w:t xml:space="preserve">) but </w:t>
      </w:r>
      <w:r w:rsidR="00081596">
        <w:t xml:space="preserve">hemodynamically </w:t>
      </w:r>
      <w:r w:rsidR="007D7A94">
        <w:t>stable</w:t>
      </w:r>
      <w:r w:rsidRPr="00FE3FA3">
        <w:t>, with pain referred to the left upper quadrant.</w:t>
      </w:r>
      <w:r w:rsidR="00B36F25" w:rsidRPr="00FE3FA3">
        <w:t xml:space="preserve"> </w:t>
      </w:r>
      <w:r w:rsidR="00517814" w:rsidRPr="00FE3FA3">
        <w:t xml:space="preserve">His </w:t>
      </w:r>
      <w:r w:rsidR="00170AB2">
        <w:t xml:space="preserve">complete blood count (CBC) </w:t>
      </w:r>
      <w:r w:rsidR="00A46809">
        <w:t xml:space="preserve">showed a decreased level </w:t>
      </w:r>
      <w:r w:rsidR="00517814" w:rsidRPr="00FE3FA3">
        <w:t>hemoglobin (10,4g/</w:t>
      </w:r>
      <w:proofErr w:type="spellStart"/>
      <w:r w:rsidR="00517814" w:rsidRPr="00FE3FA3">
        <w:t>dL</w:t>
      </w:r>
      <w:proofErr w:type="spellEnd"/>
      <w:r w:rsidR="00517814" w:rsidRPr="00FE3FA3">
        <w:t>).</w:t>
      </w:r>
      <w:r w:rsidRPr="00FE3FA3">
        <w:t xml:space="preserve"> A </w:t>
      </w:r>
      <w:r w:rsidR="00B251CE" w:rsidRPr="00FE3FA3">
        <w:t xml:space="preserve">contrast-enhanced </w:t>
      </w:r>
      <w:r w:rsidR="00C672E5">
        <w:t>CT</w:t>
      </w:r>
      <w:r w:rsidRPr="00FE3FA3">
        <w:t xml:space="preserve">-scan was performed, revealing a grade III AAST spleen laceration </w:t>
      </w:r>
      <w:r w:rsidR="00A2067C" w:rsidRPr="00FE3FA3">
        <w:t>in</w:t>
      </w:r>
      <w:r w:rsidR="00A2067C">
        <w:t>volving</w:t>
      </w:r>
      <w:r w:rsidR="00336077">
        <w:t xml:space="preserve"> the inferior pole associated with a </w:t>
      </w:r>
      <w:r w:rsidRPr="00FE3FA3">
        <w:t>su</w:t>
      </w:r>
      <w:r w:rsidR="007D04A2" w:rsidRPr="00FE3FA3">
        <w:t xml:space="preserve">bcapsular hematoma </w:t>
      </w:r>
      <w:r w:rsidR="00172FBF" w:rsidRPr="00FE3FA3">
        <w:t>and several smal</w:t>
      </w:r>
      <w:r w:rsidR="004C098F">
        <w:t xml:space="preserve">l </w:t>
      </w:r>
      <w:proofErr w:type="spellStart"/>
      <w:r w:rsidR="004C098F">
        <w:t>intra</w:t>
      </w:r>
      <w:r w:rsidR="005253D3">
        <w:t>parenchymal</w:t>
      </w:r>
      <w:proofErr w:type="spellEnd"/>
      <w:r w:rsidR="004C098F">
        <w:t xml:space="preserve"> hematomas, with no active extravasation of contrast </w:t>
      </w:r>
      <w:r w:rsidR="00172FBF" w:rsidRPr="00FE3FA3">
        <w:t>(</w:t>
      </w:r>
      <w:r w:rsidR="00847483">
        <w:t>fig.</w:t>
      </w:r>
      <w:r w:rsidR="00A61FFE">
        <w:t xml:space="preserve"> 1</w:t>
      </w:r>
      <w:r w:rsidR="00172FBF" w:rsidRPr="00FE3FA3">
        <w:t>)</w:t>
      </w:r>
      <w:r w:rsidRPr="00FE3FA3">
        <w:t xml:space="preserve">. No other injuries, namely bone fractures in the thoracic cage or </w:t>
      </w:r>
      <w:r w:rsidR="00500873" w:rsidRPr="00FE3FA3">
        <w:t>involving</w:t>
      </w:r>
      <w:r w:rsidRPr="00FE3FA3">
        <w:t xml:space="preserve"> abdominal solid organs, were observed.</w:t>
      </w:r>
      <w:r w:rsidR="00517814" w:rsidRPr="00FE3FA3">
        <w:t xml:space="preserve"> </w:t>
      </w:r>
      <w:r w:rsidR="00415437" w:rsidRPr="00FE3FA3">
        <w:t xml:space="preserve">In light of the standard of care for isolated splenic injuries in a stable pediatric patient, </w:t>
      </w:r>
      <w:r w:rsidR="004B6B17" w:rsidRPr="00FE3FA3">
        <w:t xml:space="preserve">he </w:t>
      </w:r>
      <w:r w:rsidR="00415437" w:rsidRPr="00FE3FA3">
        <w:t>remained in the hospital for clinical surveillance</w:t>
      </w:r>
      <w:r w:rsidR="0045397C" w:rsidRPr="00FE3FA3">
        <w:t>.</w:t>
      </w:r>
      <w:r w:rsidR="00456288">
        <w:t xml:space="preserve"> Although clinically asymptomatic during hospital stay,</w:t>
      </w:r>
      <w:r w:rsidR="00517814" w:rsidRPr="00FE3FA3">
        <w:t xml:space="preserve"> </w:t>
      </w:r>
      <w:r w:rsidR="00415437" w:rsidRPr="00FE3FA3">
        <w:t>Doppler ultrasound</w:t>
      </w:r>
      <w:r w:rsidR="00FD2981">
        <w:t xml:space="preserve"> (US)</w:t>
      </w:r>
      <w:r w:rsidR="00415437" w:rsidRPr="00FE3FA3">
        <w:t xml:space="preserve"> performed </w:t>
      </w:r>
      <w:r w:rsidR="00456288">
        <w:t>11 days after the trauma demonstrated</w:t>
      </w:r>
      <w:r w:rsidR="0045397C" w:rsidRPr="00FE3FA3">
        <w:t xml:space="preserve"> a</w:t>
      </w:r>
      <w:r w:rsidR="00667EAF" w:rsidRPr="00FE3FA3">
        <w:t xml:space="preserve">n increase </w:t>
      </w:r>
      <w:r w:rsidR="00517814" w:rsidRPr="00FE3FA3">
        <w:t>of the subcapsular hematoma</w:t>
      </w:r>
      <w:r w:rsidR="007D04A2" w:rsidRPr="00FE3FA3">
        <w:t xml:space="preserve">, with internal vascularization and feeding </w:t>
      </w:r>
      <w:r w:rsidR="00517814" w:rsidRPr="00FE3FA3">
        <w:t xml:space="preserve">vessels </w:t>
      </w:r>
      <w:r w:rsidR="008D081D">
        <w:t xml:space="preserve">in its </w:t>
      </w:r>
      <w:r w:rsidR="00517814" w:rsidRPr="008D081D">
        <w:rPr>
          <w:color w:val="000000" w:themeColor="text1"/>
        </w:rPr>
        <w:t xml:space="preserve">vicinity </w:t>
      </w:r>
      <w:r w:rsidR="00573CDD" w:rsidRPr="00FE3FA3">
        <w:t xml:space="preserve">suggesting </w:t>
      </w:r>
      <w:r w:rsidR="00065CE2">
        <w:t xml:space="preserve">PA </w:t>
      </w:r>
      <w:r w:rsidR="008462DD" w:rsidRPr="00FE3FA3">
        <w:t>formation</w:t>
      </w:r>
      <w:r w:rsidR="00BC535C">
        <w:t xml:space="preserve"> (</w:t>
      </w:r>
      <w:r w:rsidR="00847483">
        <w:t>fig.</w:t>
      </w:r>
      <w:r w:rsidR="00B90740">
        <w:t xml:space="preserve"> </w:t>
      </w:r>
      <w:r w:rsidR="007D04A2" w:rsidRPr="00FE3FA3">
        <w:t xml:space="preserve">2). This finding was </w:t>
      </w:r>
      <w:r w:rsidR="00847483">
        <w:t xml:space="preserve">confirmed with </w:t>
      </w:r>
      <w:r w:rsidR="00456288">
        <w:t>computer tomography angiography (CTA) (</w:t>
      </w:r>
      <w:r w:rsidR="00847483">
        <w:t xml:space="preserve">fig. </w:t>
      </w:r>
      <w:r w:rsidR="00B90740">
        <w:t xml:space="preserve"> </w:t>
      </w:r>
      <w:r w:rsidR="007D04A2" w:rsidRPr="00A602CE">
        <w:t>3)</w:t>
      </w:r>
      <w:r w:rsidR="00A602CE" w:rsidRPr="00A602CE">
        <w:rPr>
          <w:noProof/>
        </w:rPr>
        <w:t xml:space="preserve">, which </w:t>
      </w:r>
      <w:r w:rsidR="00A602CE" w:rsidRPr="00A602CE">
        <w:t xml:space="preserve">demonstrated an </w:t>
      </w:r>
      <w:proofErr w:type="spellStart"/>
      <w:r w:rsidR="00A602CE" w:rsidRPr="00A602CE">
        <w:t>hypervascular</w:t>
      </w:r>
      <w:proofErr w:type="spellEnd"/>
      <w:r w:rsidR="00A602CE" w:rsidRPr="00A602CE">
        <w:t xml:space="preserve"> structure within the cleft of the splenic laceration.</w:t>
      </w:r>
      <w:r w:rsidR="00A602CE">
        <w:t xml:space="preserve"> </w:t>
      </w:r>
      <w:r w:rsidR="00573CDD" w:rsidRPr="00FE3FA3">
        <w:rPr>
          <w:noProof/>
        </w:rPr>
        <w:t xml:space="preserve">The patient underwent angiography </w:t>
      </w:r>
      <w:r w:rsidR="004F7C8C" w:rsidRPr="00FE3FA3">
        <w:rPr>
          <w:noProof/>
        </w:rPr>
        <w:t>vi</w:t>
      </w:r>
      <w:r w:rsidR="008D081D">
        <w:rPr>
          <w:noProof/>
        </w:rPr>
        <w:t>a right femoral artery approach. Selective angiography of the splenic artery</w:t>
      </w:r>
      <w:r w:rsidR="001665B1">
        <w:rPr>
          <w:noProof/>
        </w:rPr>
        <w:t xml:space="preserve"> with Simmons 5Fr catheter (Tempo, Cordis</w:t>
      </w:r>
      <w:r w:rsidR="001665B1" w:rsidRPr="00FE3FA3">
        <w:rPr>
          <w:noProof/>
        </w:rPr>
        <w:sym w:font="Symbol" w:char="F0E2"/>
      </w:r>
      <w:r w:rsidR="006E6766">
        <w:rPr>
          <w:noProof/>
        </w:rPr>
        <w:t>, Miami, FL, USA</w:t>
      </w:r>
      <w:r w:rsidR="001665B1">
        <w:rPr>
          <w:noProof/>
        </w:rPr>
        <w:t xml:space="preserve">) </w:t>
      </w:r>
      <w:r w:rsidR="008D081D">
        <w:rPr>
          <w:noProof/>
        </w:rPr>
        <w:t xml:space="preserve"> demonstrated the presence of a </w:t>
      </w:r>
      <w:r w:rsidR="00065CE2">
        <w:rPr>
          <w:noProof/>
        </w:rPr>
        <w:t>PA in</w:t>
      </w:r>
      <w:r w:rsidR="00847483">
        <w:rPr>
          <w:noProof/>
        </w:rPr>
        <w:t xml:space="preserve"> the lower </w:t>
      </w:r>
      <w:r w:rsidR="005253D3">
        <w:rPr>
          <w:noProof/>
        </w:rPr>
        <w:t>pole</w:t>
      </w:r>
      <w:r w:rsidR="00847483">
        <w:rPr>
          <w:noProof/>
        </w:rPr>
        <w:t xml:space="preserve"> (fig. </w:t>
      </w:r>
      <w:r w:rsidR="004F7C8C" w:rsidRPr="00FE3FA3">
        <w:rPr>
          <w:noProof/>
        </w:rPr>
        <w:t>4</w:t>
      </w:r>
      <w:r w:rsidR="00847483">
        <w:rPr>
          <w:noProof/>
        </w:rPr>
        <w:t>a</w:t>
      </w:r>
      <w:r w:rsidR="004F7C8C" w:rsidRPr="00FE3FA3">
        <w:rPr>
          <w:noProof/>
        </w:rPr>
        <w:t>).</w:t>
      </w:r>
      <w:r w:rsidR="0036480F">
        <w:rPr>
          <w:noProof/>
        </w:rPr>
        <w:t xml:space="preserve"> </w:t>
      </w:r>
      <w:r w:rsidR="00A602CE">
        <w:rPr>
          <w:noProof/>
        </w:rPr>
        <w:t xml:space="preserve">There was no evidence of </w:t>
      </w:r>
      <w:r w:rsidR="0036480F">
        <w:rPr>
          <w:noProof/>
        </w:rPr>
        <w:t>other PA</w:t>
      </w:r>
      <w:r w:rsidR="006772EF">
        <w:rPr>
          <w:noProof/>
        </w:rPr>
        <w:t>s</w:t>
      </w:r>
      <w:r w:rsidR="0036480F">
        <w:rPr>
          <w:noProof/>
        </w:rPr>
        <w:t xml:space="preserve"> or contrast extravas</w:t>
      </w:r>
      <w:r w:rsidR="00A602CE">
        <w:rPr>
          <w:noProof/>
        </w:rPr>
        <w:t>at</w:t>
      </w:r>
      <w:r w:rsidR="0036480F">
        <w:rPr>
          <w:noProof/>
        </w:rPr>
        <w:t>ion</w:t>
      </w:r>
      <w:r w:rsidR="00A602CE">
        <w:rPr>
          <w:noProof/>
        </w:rPr>
        <w:t xml:space="preserve"> within the splenic vascular bed.</w:t>
      </w:r>
      <w:r w:rsidR="0036480F">
        <w:rPr>
          <w:noProof/>
        </w:rPr>
        <w:t xml:space="preserve"> </w:t>
      </w:r>
      <w:r w:rsidR="004F7C8C" w:rsidRPr="00FE3FA3">
        <w:rPr>
          <w:noProof/>
        </w:rPr>
        <w:t xml:space="preserve"> After </w:t>
      </w:r>
      <w:r w:rsidR="008D081D">
        <w:rPr>
          <w:noProof/>
        </w:rPr>
        <w:t>super</w:t>
      </w:r>
      <w:r w:rsidR="004F7C8C" w:rsidRPr="00FE3FA3">
        <w:rPr>
          <w:noProof/>
        </w:rPr>
        <w:t>selective catheterization with 2.7Fr microcatheter (Progreat, Terumo</w:t>
      </w:r>
      <w:r w:rsidR="004F7C8C" w:rsidRPr="00FE3FA3">
        <w:rPr>
          <w:noProof/>
        </w:rPr>
        <w:sym w:font="Symbol" w:char="F0E2"/>
      </w:r>
      <w:r w:rsidR="006E6766">
        <w:rPr>
          <w:noProof/>
        </w:rPr>
        <w:t>, Tokyo, Japan</w:t>
      </w:r>
      <w:r w:rsidR="004F7C8C" w:rsidRPr="00FE3FA3">
        <w:rPr>
          <w:noProof/>
        </w:rPr>
        <w:t xml:space="preserve">), transcatheter embolization was performed </w:t>
      </w:r>
      <w:r w:rsidR="004F7C8C" w:rsidRPr="006E6766">
        <w:rPr>
          <w:noProof/>
          <w:color w:val="000000" w:themeColor="text1"/>
        </w:rPr>
        <w:t>with Onyx</w:t>
      </w:r>
      <w:r w:rsidR="006E6766" w:rsidRPr="006E6766">
        <w:rPr>
          <w:noProof/>
          <w:color w:val="000000" w:themeColor="text1"/>
        </w:rPr>
        <w:t xml:space="preserve"> 18</w:t>
      </w:r>
      <w:r w:rsidR="001665B1" w:rsidRPr="006E6766">
        <w:rPr>
          <w:noProof/>
          <w:color w:val="000000" w:themeColor="text1"/>
        </w:rPr>
        <w:sym w:font="Symbol" w:char="F0E2"/>
      </w:r>
      <w:r w:rsidR="006E6766" w:rsidRPr="006E6766">
        <w:rPr>
          <w:noProof/>
          <w:color w:val="000000" w:themeColor="text1"/>
        </w:rPr>
        <w:t xml:space="preserve"> </w:t>
      </w:r>
      <w:r w:rsidR="006E6766" w:rsidRPr="006E6766">
        <w:rPr>
          <w:color w:val="000000" w:themeColor="text1"/>
        </w:rPr>
        <w:t>(</w:t>
      </w:r>
      <w:proofErr w:type="spellStart"/>
      <w:r w:rsidR="006E6766" w:rsidRPr="006E6766">
        <w:rPr>
          <w:color w:val="000000" w:themeColor="text1"/>
        </w:rPr>
        <w:t>Covidien</w:t>
      </w:r>
      <w:proofErr w:type="spellEnd"/>
      <w:r w:rsidR="006E6766" w:rsidRPr="006E6766">
        <w:rPr>
          <w:color w:val="000000" w:themeColor="text1"/>
        </w:rPr>
        <w:t xml:space="preserve"> Inc., Plymouth, MN, USA)</w:t>
      </w:r>
      <w:r w:rsidR="000E70D3" w:rsidRPr="006E6766">
        <w:rPr>
          <w:noProof/>
          <w:color w:val="000000" w:themeColor="text1"/>
        </w:rPr>
        <w:t xml:space="preserve"> </w:t>
      </w:r>
      <w:r w:rsidR="004F7C8C" w:rsidRPr="00FE3FA3">
        <w:rPr>
          <w:noProof/>
        </w:rPr>
        <w:t xml:space="preserve">and </w:t>
      </w:r>
      <w:r w:rsidR="00675530" w:rsidRPr="00675530">
        <w:rPr>
          <w:color w:val="000000" w:themeColor="text1"/>
        </w:rPr>
        <w:t>N-butyl-</w:t>
      </w:r>
      <w:proofErr w:type="spellStart"/>
      <w:r w:rsidR="00675530" w:rsidRPr="00675530">
        <w:rPr>
          <w:color w:val="000000" w:themeColor="text1"/>
        </w:rPr>
        <w:t>cyanoacrilate</w:t>
      </w:r>
      <w:proofErr w:type="spellEnd"/>
      <w:r w:rsidR="00675530" w:rsidRPr="00675530">
        <w:rPr>
          <w:color w:val="000000" w:themeColor="text1"/>
        </w:rPr>
        <w:t xml:space="preserve"> (NBCA, </w:t>
      </w:r>
      <w:proofErr w:type="spellStart"/>
      <w:r w:rsidR="00675530" w:rsidRPr="00675530">
        <w:rPr>
          <w:color w:val="000000" w:themeColor="text1"/>
        </w:rPr>
        <w:t>Glubran</w:t>
      </w:r>
      <w:proofErr w:type="spellEnd"/>
      <w:r w:rsidR="00675530" w:rsidRPr="00675530">
        <w:rPr>
          <w:color w:val="000000" w:themeColor="text1"/>
        </w:rPr>
        <w:t xml:space="preserve"> </w:t>
      </w:r>
      <w:proofErr w:type="spellStart"/>
      <w:r w:rsidR="00675530" w:rsidRPr="00675530">
        <w:rPr>
          <w:color w:val="000000" w:themeColor="text1"/>
        </w:rPr>
        <w:t>Tiss</w:t>
      </w:r>
      <w:proofErr w:type="spellEnd"/>
      <w:r w:rsidR="00675530" w:rsidRPr="00675530">
        <w:rPr>
          <w:color w:val="000000" w:themeColor="text1"/>
        </w:rPr>
        <w:t xml:space="preserve">, GEM, Viareggio, Italy) prepared with </w:t>
      </w:r>
      <w:proofErr w:type="spellStart"/>
      <w:r w:rsidR="00675530" w:rsidRPr="00675530">
        <w:rPr>
          <w:color w:val="000000" w:themeColor="text1"/>
        </w:rPr>
        <w:t>lipiodol</w:t>
      </w:r>
      <w:proofErr w:type="spellEnd"/>
      <w:r w:rsidR="00675530" w:rsidRPr="00675530">
        <w:rPr>
          <w:color w:val="000000" w:themeColor="text1"/>
        </w:rPr>
        <w:t xml:space="preserve"> (</w:t>
      </w:r>
      <w:proofErr w:type="spellStart"/>
      <w:r w:rsidR="00675530" w:rsidRPr="00675530">
        <w:rPr>
          <w:color w:val="000000" w:themeColor="text1"/>
        </w:rPr>
        <w:t>Guerbert</w:t>
      </w:r>
      <w:proofErr w:type="spellEnd"/>
      <w:r w:rsidR="00675530" w:rsidRPr="00675530">
        <w:rPr>
          <w:color w:val="000000" w:themeColor="text1"/>
        </w:rPr>
        <w:t>, Aulnay-sous-Bois, France) 1/3 ratio</w:t>
      </w:r>
      <w:r w:rsidR="00675530" w:rsidRPr="00675530">
        <w:rPr>
          <w:noProof/>
          <w:color w:val="000000" w:themeColor="text1"/>
        </w:rPr>
        <w:t xml:space="preserve"> </w:t>
      </w:r>
      <w:r w:rsidR="004F7C8C" w:rsidRPr="00FE3FA3">
        <w:rPr>
          <w:noProof/>
        </w:rPr>
        <w:t>(fig</w:t>
      </w:r>
      <w:r w:rsidR="00847483">
        <w:rPr>
          <w:noProof/>
        </w:rPr>
        <w:t>.</w:t>
      </w:r>
      <w:r w:rsidR="006E6766">
        <w:rPr>
          <w:noProof/>
        </w:rPr>
        <w:t xml:space="preserve"> </w:t>
      </w:r>
      <w:r w:rsidR="00847483">
        <w:rPr>
          <w:noProof/>
        </w:rPr>
        <w:t>4b</w:t>
      </w:r>
      <w:r w:rsidR="004F7C8C" w:rsidRPr="00FE3FA3">
        <w:rPr>
          <w:noProof/>
        </w:rPr>
        <w:t xml:space="preserve">). </w:t>
      </w:r>
      <w:r w:rsidR="004F7C8C" w:rsidRPr="00FE3FA3">
        <w:t>Post</w:t>
      </w:r>
      <w:r w:rsidR="008274AA">
        <w:t>-</w:t>
      </w:r>
      <w:r w:rsidR="004F7C8C" w:rsidRPr="00FE3FA3">
        <w:t>emboli</w:t>
      </w:r>
      <w:r w:rsidR="00065CE2">
        <w:t>zation angiography showed exclusion</w:t>
      </w:r>
      <w:r w:rsidR="008D081D">
        <w:t xml:space="preserve"> of the </w:t>
      </w:r>
      <w:r w:rsidR="00065CE2">
        <w:t>PA</w:t>
      </w:r>
      <w:r w:rsidR="004F7C8C" w:rsidRPr="00FE3FA3">
        <w:t xml:space="preserve"> (fig.</w:t>
      </w:r>
      <w:r w:rsidR="00B90740">
        <w:t xml:space="preserve"> </w:t>
      </w:r>
      <w:r w:rsidR="00847483">
        <w:t>4c</w:t>
      </w:r>
      <w:r w:rsidR="004F7C8C" w:rsidRPr="00FE3FA3">
        <w:t>)</w:t>
      </w:r>
      <w:r w:rsidR="00AF2800" w:rsidRPr="00FE3FA3">
        <w:t>.</w:t>
      </w:r>
      <w:r w:rsidR="007171D3">
        <w:t xml:space="preserve"> F</w:t>
      </w:r>
      <w:r w:rsidR="00AF2800" w:rsidRPr="00A94248">
        <w:t xml:space="preserve">ollow-up </w:t>
      </w:r>
      <w:r w:rsidR="00A94248">
        <w:t>US-</w:t>
      </w:r>
      <w:r w:rsidR="00AF2800" w:rsidRPr="00A94248">
        <w:t>Doppler examinati</w:t>
      </w:r>
      <w:r w:rsidR="001665B1">
        <w:t>on</w:t>
      </w:r>
      <w:r w:rsidR="00A94248">
        <w:t xml:space="preserve"> </w:t>
      </w:r>
      <w:r w:rsidR="008274AA">
        <w:t xml:space="preserve">performed </w:t>
      </w:r>
      <w:r w:rsidR="00A94248">
        <w:t>on post</w:t>
      </w:r>
      <w:r w:rsidR="008274AA">
        <w:t>-</w:t>
      </w:r>
      <w:r w:rsidR="00A94248">
        <w:t>procedural day 5</w:t>
      </w:r>
      <w:r w:rsidR="007171D3">
        <w:t xml:space="preserve"> documented the </w:t>
      </w:r>
      <w:proofErr w:type="spellStart"/>
      <w:r w:rsidR="007171D3">
        <w:t>thrombosed</w:t>
      </w:r>
      <w:proofErr w:type="spellEnd"/>
      <w:r w:rsidR="007171D3">
        <w:t xml:space="preserve"> PA</w:t>
      </w:r>
      <w:r w:rsidR="008274AA">
        <w:t xml:space="preserve">, with no vascular </w:t>
      </w:r>
      <w:r w:rsidR="007171D3">
        <w:t>abnormalities associated</w:t>
      </w:r>
      <w:r w:rsidR="008274AA">
        <w:t>.</w:t>
      </w:r>
      <w:r w:rsidR="00813D75">
        <w:t xml:space="preserve"> (fig.</w:t>
      </w:r>
      <w:r w:rsidR="00B90740">
        <w:t xml:space="preserve"> </w:t>
      </w:r>
      <w:r w:rsidR="00847483">
        <w:t>5</w:t>
      </w:r>
      <w:r w:rsidR="00813D75">
        <w:t>)</w:t>
      </w:r>
      <w:r w:rsidR="00AF2800" w:rsidRPr="00A94248">
        <w:t>.</w:t>
      </w:r>
      <w:r w:rsidR="00AF2800" w:rsidRPr="00FE3FA3">
        <w:t xml:space="preserve"> </w:t>
      </w:r>
      <w:r w:rsidR="001665B1">
        <w:t xml:space="preserve">The patient underwent an uneventful recovery and was discharged 6 days </w:t>
      </w:r>
      <w:r w:rsidR="001665B1" w:rsidRPr="00A94248">
        <w:t>after</w:t>
      </w:r>
      <w:r w:rsidR="001665B1">
        <w:t xml:space="preserve"> </w:t>
      </w:r>
      <w:proofErr w:type="spellStart"/>
      <w:r w:rsidR="001665B1">
        <w:t>angioembolization</w:t>
      </w:r>
      <w:proofErr w:type="spellEnd"/>
      <w:r w:rsidR="001665B1">
        <w:t>.</w:t>
      </w:r>
    </w:p>
    <w:p w14:paraId="59760DCD" w14:textId="77777777" w:rsidR="003C22FC" w:rsidRDefault="00476652" w:rsidP="003C22FC">
      <w:pPr>
        <w:pStyle w:val="NormalWeb"/>
        <w:spacing w:line="360" w:lineRule="auto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45952" behindDoc="0" locked="0" layoutInCell="1" allowOverlap="1" wp14:anchorId="4C074AC3" wp14:editId="7CDB5076">
                <wp:simplePos x="0" y="0"/>
                <wp:positionH relativeFrom="column">
                  <wp:posOffset>-517161</wp:posOffset>
                </wp:positionH>
                <wp:positionV relativeFrom="paragraph">
                  <wp:posOffset>-509666</wp:posOffset>
                </wp:positionV>
                <wp:extent cx="296243" cy="109953"/>
                <wp:effectExtent l="0" t="0" r="0" b="0"/>
                <wp:wrapNone/>
                <wp:docPr id="30" name="Right Arrow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2581827">
                          <a:off x="0" y="0"/>
                          <a:ext cx="296243" cy="109953"/>
                        </a:xfrm>
                        <a:prstGeom prst="rightArrow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CD0CCE0" id="_x0000_t13" coordsize="21600,21600" o:spt="13" adj="16200,5400" path="m@0,0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Right_x0020_Arrow_x0020_30" o:spid="_x0000_s1026" type="#_x0000_t13" style="position:absolute;margin-left:-40.7pt;margin-top:-40.1pt;width:23.35pt;height:8.65pt;rotation:-9850250fd;z-index:2516459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" adj="17591" fillcolor="white [3201]" stroked="f" strokeweight="1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303E8767" wp14:editId="04AAAD04">
                <wp:simplePos x="0" y="0"/>
                <wp:positionH relativeFrom="column">
                  <wp:posOffset>-517161</wp:posOffset>
                </wp:positionH>
                <wp:positionV relativeFrom="paragraph">
                  <wp:posOffset>-509666</wp:posOffset>
                </wp:positionV>
                <wp:extent cx="296243" cy="109953"/>
                <wp:effectExtent l="0" t="0" r="0" b="0"/>
                <wp:wrapNone/>
                <wp:docPr id="32" name="Right Arrow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2581827">
                          <a:off x="0" y="0"/>
                          <a:ext cx="296243" cy="109953"/>
                        </a:xfrm>
                        <a:prstGeom prst="rightArrow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BFE341" id="Right_x0020_Arrow_x0020_17" o:spid="_x0000_s1026" type="#_x0000_t13" style="position:absolute;margin-left:-40.7pt;margin-top:-40.1pt;width:23.35pt;height:8.65pt;rotation:-9850250fd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" adj="17591" fillcolor="white [3201]" stroked="f" strokeweight="1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2096" behindDoc="0" locked="0" layoutInCell="1" allowOverlap="1" wp14:anchorId="40D575E6" wp14:editId="22BC2688">
                <wp:simplePos x="0" y="0"/>
                <wp:positionH relativeFrom="column">
                  <wp:posOffset>-364761</wp:posOffset>
                </wp:positionH>
                <wp:positionV relativeFrom="paragraph">
                  <wp:posOffset>-1226695</wp:posOffset>
                </wp:positionV>
                <wp:extent cx="296243" cy="109953"/>
                <wp:effectExtent l="0" t="0" r="0" b="0"/>
                <wp:wrapNone/>
                <wp:docPr id="38" name="Right Arrow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2581827">
                          <a:off x="0" y="0"/>
                          <a:ext cx="296243" cy="109953"/>
                        </a:xfrm>
                        <a:prstGeom prst="rightArrow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B3C0BB2" id="Right_x0020_Arrow_x0020_17" o:spid="_x0000_s1026" type="#_x0000_t13" style="position:absolute;margin-left:-28.7pt;margin-top:-96.55pt;width:23.35pt;height:8.65pt;rotation:-9850250fd;z-index:251652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" adj="17591" fillcolor="white [3201]" stroked="f" strokeweight="1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0048" behindDoc="0" locked="0" layoutInCell="1" allowOverlap="1" wp14:anchorId="7BD5CC23" wp14:editId="271EEC1A">
                <wp:simplePos x="0" y="0"/>
                <wp:positionH relativeFrom="column">
                  <wp:posOffset>-517161</wp:posOffset>
                </wp:positionH>
                <wp:positionV relativeFrom="paragraph">
                  <wp:posOffset>-509666</wp:posOffset>
                </wp:positionV>
                <wp:extent cx="296243" cy="109953"/>
                <wp:effectExtent l="0" t="0" r="0" b="0"/>
                <wp:wrapNone/>
                <wp:docPr id="36" name="Right Arrow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2581827">
                          <a:off x="0" y="0"/>
                          <a:ext cx="296243" cy="109953"/>
                        </a:xfrm>
                        <a:prstGeom prst="rightArrow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2D9DF8" id="Right_x0020_Arrow_x0020_17" o:spid="_x0000_s1026" type="#_x0000_t13" style="position:absolute;margin-left:-40.7pt;margin-top:-40.1pt;width:23.35pt;height:8.65pt;rotation:-9850250fd;z-index:251650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" adj="17591" fillcolor="white [3201]" stroked="f" strokeweight="1pt"/>
            </w:pict>
          </mc:Fallback>
        </mc:AlternateContent>
      </w:r>
      <w:r w:rsidR="004F7C8C" w:rsidRPr="00FE3FA3">
        <w:t xml:space="preserve"> </w:t>
      </w:r>
    </w:p>
    <w:p w14:paraId="7A3F4B6A" w14:textId="20FC60AB" w:rsidR="007913A1" w:rsidRPr="003C22FC" w:rsidRDefault="007913A1" w:rsidP="003C22FC">
      <w:pPr>
        <w:pStyle w:val="NormalWeb"/>
        <w:spacing w:line="360" w:lineRule="auto"/>
        <w:jc w:val="both"/>
      </w:pPr>
      <w:r>
        <w:rPr>
          <w:b/>
        </w:rPr>
        <w:t>CASE 2</w:t>
      </w:r>
    </w:p>
    <w:p w14:paraId="17D8DE9B" w14:textId="66A3DB4E" w:rsidR="004A7254" w:rsidRPr="007F0F45" w:rsidRDefault="004A7254" w:rsidP="00511475">
      <w:pPr>
        <w:pStyle w:val="NormalWeb"/>
        <w:spacing w:line="480" w:lineRule="auto"/>
        <w:jc w:val="both"/>
        <w:rPr>
          <w:b/>
        </w:rPr>
      </w:pPr>
      <w:r w:rsidRPr="00E53FA0">
        <w:t xml:space="preserve">A </w:t>
      </w:r>
      <w:proofErr w:type="gramStart"/>
      <w:r w:rsidRPr="00E53FA0">
        <w:t>12 year-old</w:t>
      </w:r>
      <w:proofErr w:type="gramEnd"/>
      <w:r w:rsidRPr="00E53FA0">
        <w:t xml:space="preserve"> female with no significant past medical history presented to the referring hospital after </w:t>
      </w:r>
      <w:r w:rsidR="006E0623" w:rsidRPr="00E53FA0">
        <w:t xml:space="preserve">sustaining an 8 meter fall, with blunt upper abdominal and facial trauma. </w:t>
      </w:r>
      <w:r w:rsidR="00E53FA0">
        <w:t xml:space="preserve">The child was hemodynamically stable, </w:t>
      </w:r>
      <w:r w:rsidR="00F43642">
        <w:t>and her</w:t>
      </w:r>
      <w:r w:rsidR="006E0623" w:rsidRPr="00E53FA0">
        <w:t xml:space="preserve"> vital signs were within normal limits on arrival</w:t>
      </w:r>
      <w:r w:rsidR="00F43642">
        <w:t xml:space="preserve"> to the emergency room, with a Glasgow Coma Scale (GCS)</w:t>
      </w:r>
      <w:r w:rsidR="006E0623" w:rsidRPr="00E53FA0">
        <w:t xml:space="preserve"> of 13. </w:t>
      </w:r>
      <w:r w:rsidR="00D2727D">
        <w:t xml:space="preserve">She presented </w:t>
      </w:r>
      <w:r w:rsidR="008B691D">
        <w:t>with</w:t>
      </w:r>
      <w:r w:rsidR="00E53FA0">
        <w:t xml:space="preserve"> several facial excoriations, a </w:t>
      </w:r>
      <w:proofErr w:type="spellStart"/>
      <w:r w:rsidR="00E53FA0">
        <w:t>peri</w:t>
      </w:r>
      <w:proofErr w:type="spellEnd"/>
      <w:r w:rsidR="00A452C3">
        <w:t>-</w:t>
      </w:r>
      <w:r w:rsidR="00E53FA0">
        <w:t>orbital hematoma, lower lip laceration and upper superior abdominal tenderness</w:t>
      </w:r>
      <w:r w:rsidR="008B691D">
        <w:t xml:space="preserve"> at the physical exam</w:t>
      </w:r>
      <w:r w:rsidR="00E53FA0">
        <w:t xml:space="preserve">. </w:t>
      </w:r>
      <w:r w:rsidR="00D2727D">
        <w:t xml:space="preserve">Her blood and urine tests showed elevated liver </w:t>
      </w:r>
      <w:proofErr w:type="spellStart"/>
      <w:r w:rsidR="00D2727D">
        <w:t>enzimes</w:t>
      </w:r>
      <w:proofErr w:type="spellEnd"/>
      <w:r w:rsidR="00D2727D">
        <w:t xml:space="preserve"> (AST – 807 u/L; ALT – 684 u/L) and microscopic hematuria. </w:t>
      </w:r>
      <w:r w:rsidR="002546D4">
        <w:t xml:space="preserve">Her hemoglobin level </w:t>
      </w:r>
      <w:r w:rsidR="00EC0CBD">
        <w:t>was 7,6 g/</w:t>
      </w:r>
      <w:proofErr w:type="spellStart"/>
      <w:r w:rsidR="00EC0CBD">
        <w:t>dL</w:t>
      </w:r>
      <w:proofErr w:type="spellEnd"/>
      <w:r w:rsidR="00EC0CBD">
        <w:t xml:space="preserve"> </w:t>
      </w:r>
      <w:r w:rsidR="004B07D3">
        <w:t>requiring</w:t>
      </w:r>
      <w:r w:rsidR="00BC2B83">
        <w:t xml:space="preserve"> red blood cell transfusion</w:t>
      </w:r>
      <w:r w:rsidR="00EA02FE">
        <w:t>.</w:t>
      </w:r>
      <w:r w:rsidR="004B07D3">
        <w:t xml:space="preserve"> </w:t>
      </w:r>
      <w:r w:rsidR="00F366BD">
        <w:t>Abdominal</w:t>
      </w:r>
      <w:r w:rsidR="00D2727D">
        <w:t xml:space="preserve"> CT </w:t>
      </w:r>
      <w:r w:rsidR="00F366BD">
        <w:t xml:space="preserve">scan </w:t>
      </w:r>
      <w:r w:rsidR="00757558">
        <w:t>showed</w:t>
      </w:r>
      <w:r w:rsidR="00F366BD">
        <w:t xml:space="preserve"> </w:t>
      </w:r>
      <w:r w:rsidR="006062DE">
        <w:t>moderate volume</w:t>
      </w:r>
      <w:r w:rsidR="00F366BD">
        <w:t xml:space="preserve"> </w:t>
      </w:r>
      <w:proofErr w:type="spellStart"/>
      <w:r w:rsidR="00F366BD">
        <w:t>hemoperitoneum</w:t>
      </w:r>
      <w:proofErr w:type="spellEnd"/>
      <w:r w:rsidR="006062DE">
        <w:t xml:space="preserve">, </w:t>
      </w:r>
      <w:r w:rsidR="00F366BD" w:rsidRPr="00FE3FA3">
        <w:t xml:space="preserve">grade III AAST </w:t>
      </w:r>
      <w:r w:rsidR="00F366BD">
        <w:t xml:space="preserve">liver </w:t>
      </w:r>
      <w:r w:rsidR="00F366BD" w:rsidRPr="00FE3FA3">
        <w:t>laceration</w:t>
      </w:r>
      <w:r w:rsidR="00F366BD">
        <w:t xml:space="preserve"> in the right lobe with no evidence of active </w:t>
      </w:r>
      <w:r w:rsidR="00EC0CBD">
        <w:t>extra</w:t>
      </w:r>
      <w:r w:rsidR="006062DE">
        <w:t>vasation of contrast</w:t>
      </w:r>
      <w:r w:rsidR="00EC0CBD">
        <w:t xml:space="preserve"> and grade </w:t>
      </w:r>
      <w:r w:rsidR="00EC0CBD" w:rsidRPr="00FE3FA3">
        <w:t xml:space="preserve">I AAST </w:t>
      </w:r>
      <w:r w:rsidR="00EC0CBD">
        <w:t>contusion of the right kidney.</w:t>
      </w:r>
      <w:r w:rsidR="00841E0E">
        <w:t xml:space="preserve"> There were also several maxillofacial fractures demonstrated in head CT, treated during hospital stay.</w:t>
      </w:r>
      <w:r w:rsidR="00BC2B83">
        <w:t xml:space="preserve"> Non operative management was decided</w:t>
      </w:r>
      <w:r w:rsidR="00EB4FC3">
        <w:t xml:space="preserve"> for the abdominal injuries.</w:t>
      </w:r>
      <w:r w:rsidR="00841E0E">
        <w:t xml:space="preserve"> 11 days after trauma follow-up abdominal CT was performed</w:t>
      </w:r>
      <w:r w:rsidR="00FE44A2">
        <w:t xml:space="preserve">, </w:t>
      </w:r>
      <w:r w:rsidR="00EB4FC3">
        <w:t>showing</w:t>
      </w:r>
      <w:r w:rsidR="00FE44A2">
        <w:t xml:space="preserve"> a 15mm </w:t>
      </w:r>
      <w:r w:rsidR="00EB4FC3">
        <w:t xml:space="preserve">arterial </w:t>
      </w:r>
      <w:r w:rsidR="00FE44A2">
        <w:t>PA in</w:t>
      </w:r>
      <w:r w:rsidR="00EB4FC3">
        <w:t xml:space="preserve"> the right hepatic lobe</w:t>
      </w:r>
      <w:r w:rsidR="00766FB7">
        <w:t xml:space="preserve"> and early </w:t>
      </w:r>
      <w:proofErr w:type="spellStart"/>
      <w:r w:rsidR="00766FB7">
        <w:t>opacification</w:t>
      </w:r>
      <w:proofErr w:type="spellEnd"/>
      <w:r w:rsidR="00766FB7">
        <w:t xml:space="preserve"> of a portal bra</w:t>
      </w:r>
      <w:r w:rsidR="00021283">
        <w:t>nch in its vicinity, suggesting</w:t>
      </w:r>
      <w:r w:rsidR="00EB4FC3">
        <w:t xml:space="preserve"> </w:t>
      </w:r>
      <w:r w:rsidR="00766FB7">
        <w:t>an</w:t>
      </w:r>
      <w:r w:rsidR="00EB4FC3">
        <w:t xml:space="preserve"> arteriovenous </w:t>
      </w:r>
      <w:r w:rsidR="00F54524">
        <w:t xml:space="preserve">(AV) </w:t>
      </w:r>
      <w:r w:rsidR="0009461C">
        <w:t>fistula</w:t>
      </w:r>
      <w:r w:rsidR="00EB4FC3">
        <w:t>.</w:t>
      </w:r>
      <w:r w:rsidR="006062DE">
        <w:t xml:space="preserve"> </w:t>
      </w:r>
      <w:r w:rsidR="006062DE" w:rsidRPr="00086736">
        <w:t xml:space="preserve">The patient was referred to our institution for </w:t>
      </w:r>
      <w:r w:rsidR="00B9748E">
        <w:t>angiographic embolization.</w:t>
      </w:r>
      <w:r w:rsidR="00722FA6">
        <w:t xml:space="preserve"> After right </w:t>
      </w:r>
      <w:r w:rsidR="00722FA6" w:rsidRPr="005D741E">
        <w:t>common femoral artery retrograde puncture, a 5Fr sheath-</w:t>
      </w:r>
      <w:r w:rsidR="005D741E" w:rsidRPr="005D741E">
        <w:t>introducer catheter was placed. C</w:t>
      </w:r>
      <w:r w:rsidR="00456288">
        <w:t>areful observation of the CTA</w:t>
      </w:r>
      <w:r w:rsidR="005D741E" w:rsidRPr="005D741E">
        <w:t xml:space="preserve"> prior to the procedure revealed replaced origin of the </w:t>
      </w:r>
      <w:r w:rsidR="0077229F">
        <w:t>hepatic artery directly from</w:t>
      </w:r>
      <w:r w:rsidR="005D741E" w:rsidRPr="005D741E">
        <w:t xml:space="preserve"> the abdominal aorta.</w:t>
      </w:r>
      <w:r w:rsidR="005D741E">
        <w:t xml:space="preserve"> Selective catheterization</w:t>
      </w:r>
      <w:r w:rsidR="00AB5A17">
        <w:t xml:space="preserve"> and subsequent angiography</w:t>
      </w:r>
      <w:r w:rsidR="008A2401">
        <w:t xml:space="preserve"> of the right hepatic artery were</w:t>
      </w:r>
      <w:r w:rsidR="005D741E">
        <w:t xml:space="preserve"> performed using a </w:t>
      </w:r>
      <w:r w:rsidR="005D741E">
        <w:rPr>
          <w:noProof/>
        </w:rPr>
        <w:t>Simmons 5</w:t>
      </w:r>
      <w:r w:rsidR="009B272D">
        <w:rPr>
          <w:noProof/>
        </w:rPr>
        <w:t xml:space="preserve"> </w:t>
      </w:r>
      <w:r w:rsidR="00675530">
        <w:rPr>
          <w:noProof/>
        </w:rPr>
        <w:t>Fr catheter (Tempo, Cordis</w:t>
      </w:r>
      <w:r w:rsidR="00675530" w:rsidRPr="00FE3FA3">
        <w:rPr>
          <w:noProof/>
        </w:rPr>
        <w:sym w:font="Symbol" w:char="F0E2"/>
      </w:r>
      <w:r w:rsidR="00675530">
        <w:rPr>
          <w:noProof/>
        </w:rPr>
        <w:t xml:space="preserve">, Miami, FL, USA) </w:t>
      </w:r>
      <w:r w:rsidR="00933F30" w:rsidRPr="00933F30">
        <w:t xml:space="preserve">confirmed the PA and the </w:t>
      </w:r>
      <w:r w:rsidR="00F54524">
        <w:t>AV</w:t>
      </w:r>
      <w:r w:rsidR="00933F30" w:rsidRPr="00933F30">
        <w:t xml:space="preserve"> fistula</w:t>
      </w:r>
      <w:r w:rsidR="009B272D">
        <w:t xml:space="preserve"> arising from a segmental branch</w:t>
      </w:r>
      <w:r w:rsidR="0009461C">
        <w:t xml:space="preserve"> (fig.</w:t>
      </w:r>
      <w:r w:rsidR="00AB5A17">
        <w:t xml:space="preserve"> 6</w:t>
      </w:r>
      <w:r w:rsidR="00F43642">
        <w:t>a</w:t>
      </w:r>
      <w:r w:rsidR="0009461C">
        <w:t>)</w:t>
      </w:r>
      <w:r w:rsidR="00933F30">
        <w:t>.</w:t>
      </w:r>
      <w:r w:rsidR="00B607FB">
        <w:t xml:space="preserve"> </w:t>
      </w:r>
      <w:proofErr w:type="spellStart"/>
      <w:r w:rsidR="00B607FB">
        <w:t>Superselective</w:t>
      </w:r>
      <w:proofErr w:type="spellEnd"/>
      <w:r w:rsidR="00B607FB">
        <w:t xml:space="preserve"> angiography of the left hepatic artery, also branching from the aorta, </w:t>
      </w:r>
      <w:r w:rsidR="0009461C">
        <w:t>excluded</w:t>
      </w:r>
      <w:r w:rsidR="00B607FB">
        <w:t xml:space="preserve"> vascular abnormalities</w:t>
      </w:r>
      <w:r w:rsidR="00F43642">
        <w:t xml:space="preserve"> (fig. 6b</w:t>
      </w:r>
      <w:r w:rsidR="00AB5A17">
        <w:t>)</w:t>
      </w:r>
      <w:r w:rsidR="00B607FB">
        <w:t>.</w:t>
      </w:r>
      <w:r w:rsidR="009B272D">
        <w:t xml:space="preserve"> </w:t>
      </w:r>
      <w:r w:rsidR="009B272D" w:rsidRPr="007F0F45">
        <w:t xml:space="preserve">A 2.7 Fr microcatheter </w:t>
      </w:r>
      <w:r w:rsidR="009B272D" w:rsidRPr="007F0F45">
        <w:rPr>
          <w:noProof/>
        </w:rPr>
        <w:t>(Progreat, Terumo</w:t>
      </w:r>
      <w:r w:rsidR="007F0F45" w:rsidRPr="007F0F45">
        <w:rPr>
          <w:noProof/>
        </w:rPr>
        <w:sym w:font="Symbol" w:char="F0E2"/>
      </w:r>
      <w:r w:rsidR="00675530">
        <w:rPr>
          <w:noProof/>
        </w:rPr>
        <w:t>, Tokyo, Japan</w:t>
      </w:r>
      <w:r w:rsidR="009B272D" w:rsidRPr="007F0F45">
        <w:rPr>
          <w:noProof/>
        </w:rPr>
        <w:t>)</w:t>
      </w:r>
      <w:r w:rsidR="0009461C">
        <w:rPr>
          <w:noProof/>
        </w:rPr>
        <w:t xml:space="preserve"> </w:t>
      </w:r>
      <w:r w:rsidR="009B272D" w:rsidRPr="007F0F45">
        <w:t>was a</w:t>
      </w:r>
      <w:r w:rsidR="00F54524" w:rsidRPr="007F0F45">
        <w:t xml:space="preserve">dvanced coaxially through the Simmons </w:t>
      </w:r>
      <w:r w:rsidR="009B272D" w:rsidRPr="007F0F45">
        <w:t>catheter</w:t>
      </w:r>
      <w:r w:rsidR="00F54524" w:rsidRPr="007F0F45">
        <w:t xml:space="preserve"> </w:t>
      </w:r>
      <w:r w:rsidR="007F0F45" w:rsidRPr="007F0F45">
        <w:t xml:space="preserve">with </w:t>
      </w:r>
      <w:proofErr w:type="spellStart"/>
      <w:r w:rsidR="007F0F45" w:rsidRPr="007F0F45">
        <w:t>superselectivation</w:t>
      </w:r>
      <w:proofErr w:type="spellEnd"/>
      <w:r w:rsidR="007F0F45" w:rsidRPr="007F0F45">
        <w:t xml:space="preserve"> of</w:t>
      </w:r>
      <w:r w:rsidR="00F54524" w:rsidRPr="007F0F45">
        <w:t xml:space="preserve"> the segmental branch feeding the PA and AV fistula</w:t>
      </w:r>
      <w:r w:rsidR="007F0F45" w:rsidRPr="007F0F45">
        <w:t>. Embolization was performed with Onyx 18</w:t>
      </w:r>
      <w:r w:rsidR="007F0F45" w:rsidRPr="007F0F45">
        <w:rPr>
          <w:noProof/>
        </w:rPr>
        <w:sym w:font="Symbol" w:char="F0E2"/>
      </w:r>
      <w:r w:rsidR="004E6CB8">
        <w:rPr>
          <w:noProof/>
        </w:rPr>
        <w:t xml:space="preserve"> (fig. 6c</w:t>
      </w:r>
      <w:r w:rsidR="00AB5A17">
        <w:rPr>
          <w:noProof/>
        </w:rPr>
        <w:t>)</w:t>
      </w:r>
      <w:r w:rsidR="007F0F45" w:rsidRPr="007F0F45">
        <w:rPr>
          <w:noProof/>
        </w:rPr>
        <w:t xml:space="preserve">, and </w:t>
      </w:r>
      <w:r w:rsidR="007F0F45" w:rsidRPr="007F0F45">
        <w:t>repeat cont</w:t>
      </w:r>
      <w:r w:rsidRPr="007F0F45">
        <w:t xml:space="preserve">rast injection into the right hepatic artery demonstrated no filling of the pseudoaneurysm </w:t>
      </w:r>
      <w:r w:rsidR="007F0F45" w:rsidRPr="007F0F45">
        <w:t xml:space="preserve">and exclusion of the AV fistula </w:t>
      </w:r>
      <w:r w:rsidR="00AB5A17">
        <w:t>(f</w:t>
      </w:r>
      <w:r w:rsidR="007F0F45">
        <w:t xml:space="preserve">ig. </w:t>
      </w:r>
      <w:r w:rsidR="004E6CB8">
        <w:t>6d</w:t>
      </w:r>
      <w:r w:rsidRPr="007F0F45">
        <w:t>).</w:t>
      </w:r>
      <w:r w:rsidR="009279B8">
        <w:t xml:space="preserve"> </w:t>
      </w:r>
      <w:r w:rsidR="009279B8">
        <w:rPr>
          <w:noProof/>
        </w:rPr>
        <w:t>No major or minor complications were r</w:t>
      </w:r>
      <w:r w:rsidR="002C56A3">
        <w:rPr>
          <w:noProof/>
        </w:rPr>
        <w:t>egistered after procedure. T</w:t>
      </w:r>
      <w:r w:rsidR="009279B8">
        <w:rPr>
          <w:noProof/>
        </w:rPr>
        <w:t>he child</w:t>
      </w:r>
      <w:r w:rsidR="002C56A3">
        <w:rPr>
          <w:noProof/>
        </w:rPr>
        <w:t xml:space="preserve"> was transferred back to her referring hospital and was maintained under conservative treatment. Her liver enzimes regressed to normal values </w:t>
      </w:r>
      <w:r w:rsidR="002C56A3">
        <w:t xml:space="preserve">(AST – </w:t>
      </w:r>
      <w:r w:rsidR="00324037">
        <w:t>18</w:t>
      </w:r>
      <w:r w:rsidR="002C56A3">
        <w:t xml:space="preserve"> u/L; ALT – </w:t>
      </w:r>
      <w:r w:rsidR="00324037">
        <w:t>39</w:t>
      </w:r>
      <w:r w:rsidR="002C56A3">
        <w:t xml:space="preserve"> u/L)</w:t>
      </w:r>
      <w:r w:rsidR="00324037">
        <w:t xml:space="preserve"> and Doppler-US performed 2 days</w:t>
      </w:r>
      <w:r w:rsidR="0084622A">
        <w:t xml:space="preserve"> after endovascular intervention</w:t>
      </w:r>
      <w:r w:rsidR="00324037">
        <w:t xml:space="preserve"> showed resolution of the vascular lesions.</w:t>
      </w:r>
      <w:r w:rsidR="00F167D6">
        <w:t xml:space="preserve"> After an uneventful recovery, she was discharged 6 days after </w:t>
      </w:r>
      <w:proofErr w:type="spellStart"/>
      <w:r w:rsidR="00F167D6">
        <w:t>angioembolization</w:t>
      </w:r>
      <w:proofErr w:type="spellEnd"/>
      <w:r w:rsidR="00F167D6">
        <w:t>. Follow</w:t>
      </w:r>
      <w:r w:rsidR="0009461C">
        <w:t>-up CT performed 5 months later demonstrated vascular exclusion of the segmental branch with no evidence of PA or AV fistula.</w:t>
      </w:r>
      <w:r w:rsidR="00F167D6">
        <w:t xml:space="preserve"> </w:t>
      </w:r>
    </w:p>
    <w:p w14:paraId="28ACC556" w14:textId="737DE466" w:rsidR="004A7254" w:rsidRDefault="004A7254" w:rsidP="004A7254">
      <w:pPr>
        <w:pStyle w:val="NormalWeb"/>
      </w:pPr>
    </w:p>
    <w:p w14:paraId="7B996450" w14:textId="402CE41E" w:rsidR="0066004C" w:rsidRPr="006B2786" w:rsidRDefault="004A7254" w:rsidP="006B2786">
      <w:pPr>
        <w:pStyle w:val="NormalWeb"/>
      </w:pPr>
      <w:r>
        <w:rPr>
          <w:rFonts w:ascii="GulliverRM" w:hAnsi="GulliverRM"/>
          <w:sz w:val="16"/>
          <w:szCs w:val="16"/>
        </w:rPr>
        <w:t xml:space="preserve"> </w:t>
      </w:r>
      <w:r w:rsidR="00482BE2">
        <w:rPr>
          <w:b/>
        </w:rPr>
        <w:t>C</w:t>
      </w:r>
      <w:r w:rsidR="0066004C">
        <w:rPr>
          <w:b/>
        </w:rPr>
        <w:t>ASE 3</w:t>
      </w:r>
    </w:p>
    <w:p w14:paraId="5CF19794" w14:textId="4B509753" w:rsidR="005B7DB1" w:rsidRDefault="009C393F" w:rsidP="00511475">
      <w:pPr>
        <w:pStyle w:val="NormalWeb"/>
        <w:spacing w:line="480" w:lineRule="auto"/>
        <w:jc w:val="both"/>
        <w:rPr>
          <w:noProof/>
        </w:rPr>
      </w:pPr>
      <w:r w:rsidRPr="00D2598E">
        <w:t xml:space="preserve">A 17-year old </w:t>
      </w:r>
      <w:r w:rsidR="00CC19BC" w:rsidRPr="00D2598E">
        <w:t xml:space="preserve">male </w:t>
      </w:r>
      <w:r w:rsidRPr="00D2598E">
        <w:t xml:space="preserve">adolescent </w:t>
      </w:r>
      <w:r w:rsidR="00CC19BC" w:rsidRPr="00D2598E">
        <w:t xml:space="preserve">was admitted to </w:t>
      </w:r>
      <w:r w:rsidR="005D0309" w:rsidRPr="00D2598E">
        <w:t xml:space="preserve">a regional hospital </w:t>
      </w:r>
      <w:r w:rsidR="0094030C" w:rsidRPr="00D2598E">
        <w:t>after sustaining a blunt lumbar trauma in a bicycle crash.</w:t>
      </w:r>
      <w:r w:rsidR="006B0DD8" w:rsidRPr="00D2598E">
        <w:t xml:space="preserve"> </w:t>
      </w:r>
      <w:r w:rsidR="000B1135" w:rsidRPr="00D2598E">
        <w:t>Abdominal computed tomography was performed, revealing a grade III</w:t>
      </w:r>
      <w:r w:rsidR="00A81D67" w:rsidRPr="00D2598E">
        <w:t xml:space="preserve"> AAST </w:t>
      </w:r>
      <w:r w:rsidR="000B1135" w:rsidRPr="00D2598E">
        <w:t>injury</w:t>
      </w:r>
      <w:r w:rsidR="00A81D67" w:rsidRPr="00D2598E">
        <w:t xml:space="preserve"> in the right kidney</w:t>
      </w:r>
      <w:r w:rsidR="000B1135" w:rsidRPr="00D2598E">
        <w:t>, with</w:t>
      </w:r>
      <w:r w:rsidR="008E6826">
        <w:t xml:space="preserve"> parenchymal</w:t>
      </w:r>
      <w:r w:rsidR="000B1135" w:rsidRPr="00D2598E">
        <w:t xml:space="preserve"> laceration </w:t>
      </w:r>
      <w:r w:rsidR="008E6826" w:rsidRPr="00D2598E">
        <w:t xml:space="preserve">and a large </w:t>
      </w:r>
      <w:proofErr w:type="spellStart"/>
      <w:r w:rsidR="008E6826" w:rsidRPr="00D2598E">
        <w:t>peri</w:t>
      </w:r>
      <w:proofErr w:type="spellEnd"/>
      <w:r w:rsidR="008E6826" w:rsidRPr="00D2598E">
        <w:t>-renal hematoma</w:t>
      </w:r>
      <w:r w:rsidR="008E6826">
        <w:t xml:space="preserve"> </w:t>
      </w:r>
      <w:r w:rsidR="008E6826" w:rsidRPr="00D2598E">
        <w:t>(8,3x8cm)</w:t>
      </w:r>
      <w:r w:rsidR="008E6826">
        <w:t xml:space="preserve"> </w:t>
      </w:r>
      <w:r w:rsidR="005C38C1">
        <w:t xml:space="preserve">with no </w:t>
      </w:r>
      <w:r w:rsidR="00042E78">
        <w:t>parenchymal</w:t>
      </w:r>
      <w:r w:rsidR="00D604B4">
        <w:t xml:space="preserve"> </w:t>
      </w:r>
      <w:r w:rsidR="00042E78">
        <w:t xml:space="preserve">contrast uptake in </w:t>
      </w:r>
      <w:r w:rsidR="005C38C1" w:rsidRPr="00D2598E">
        <w:t xml:space="preserve">the upper </w:t>
      </w:r>
      <w:r w:rsidR="00042E78">
        <w:t xml:space="preserve">third of the kidney. There was no evidence of </w:t>
      </w:r>
      <w:r w:rsidR="00A81D67" w:rsidRPr="00D2598E">
        <w:t xml:space="preserve">collecting system lesion </w:t>
      </w:r>
      <w:r w:rsidR="00042E78">
        <w:t>or</w:t>
      </w:r>
      <w:r w:rsidR="00A81D67" w:rsidRPr="00D2598E">
        <w:t xml:space="preserve"> active extravas</w:t>
      </w:r>
      <w:r w:rsidR="005D0F2D">
        <w:t>at</w:t>
      </w:r>
      <w:r w:rsidR="00A81D67" w:rsidRPr="00D2598E">
        <w:t>ion of iodine contrast.</w:t>
      </w:r>
      <w:r w:rsidR="000B1135" w:rsidRPr="00D2598E">
        <w:t xml:space="preserve"> </w:t>
      </w:r>
      <w:r w:rsidR="00A81D67" w:rsidRPr="00D2598E">
        <w:t xml:space="preserve">No other traumatic lesions were found in the abdominopelvic </w:t>
      </w:r>
      <w:r w:rsidR="00C672E5" w:rsidRPr="00D2598E">
        <w:t xml:space="preserve">cavity. </w:t>
      </w:r>
      <w:r w:rsidR="000B1135" w:rsidRPr="00D2598E">
        <w:t xml:space="preserve">He was transferred to our </w:t>
      </w:r>
      <w:r w:rsidR="00DA7924">
        <w:t xml:space="preserve">institution </w:t>
      </w:r>
      <w:r w:rsidR="00A81D67" w:rsidRPr="00D2598E">
        <w:t xml:space="preserve">for further management. On </w:t>
      </w:r>
      <w:r w:rsidR="00C672E5" w:rsidRPr="00D2598E">
        <w:t>admission</w:t>
      </w:r>
      <w:r w:rsidR="00A81D67" w:rsidRPr="00D2598E">
        <w:t>, he was conscious, hemodynamically stable</w:t>
      </w:r>
      <w:r w:rsidR="00C672E5" w:rsidRPr="00D2598E">
        <w:t>, with pain</w:t>
      </w:r>
      <w:r w:rsidR="00D2598E" w:rsidRPr="00D2598E">
        <w:t xml:space="preserve"> referred to the lumbar reg</w:t>
      </w:r>
      <w:r w:rsidR="00042E78">
        <w:t>ion.</w:t>
      </w:r>
      <w:r w:rsidR="00D604B4">
        <w:t xml:space="preserve"> </w:t>
      </w:r>
      <w:r w:rsidR="00D604B4" w:rsidRPr="00D604B4">
        <w:t>The patient’s physical examination revealed only excoriations in the right lumbar region.</w:t>
      </w:r>
      <w:r w:rsidR="00D604B4">
        <w:rPr>
          <w:rFonts w:ascii="GulliverRM" w:hAnsi="GulliverRM"/>
          <w:sz w:val="16"/>
          <w:szCs w:val="16"/>
        </w:rPr>
        <w:t xml:space="preserve"> </w:t>
      </w:r>
      <w:r w:rsidR="00BA1456">
        <w:t>His hemoglobin level was 12</w:t>
      </w:r>
      <w:r w:rsidR="00D2598E" w:rsidRPr="00D2598E">
        <w:t>,8 mg/dl.</w:t>
      </w:r>
      <w:r w:rsidR="00E011F7">
        <w:t xml:space="preserve"> T</w:t>
      </w:r>
      <w:r w:rsidR="00C672E5" w:rsidRPr="00D2598E">
        <w:t>he patient</w:t>
      </w:r>
      <w:r w:rsidR="00E011F7">
        <w:t xml:space="preserve"> was managed </w:t>
      </w:r>
      <w:r w:rsidR="00170AB2">
        <w:t xml:space="preserve">with NOM </w:t>
      </w:r>
      <w:r w:rsidR="00E011F7">
        <w:t>and</w:t>
      </w:r>
      <w:r w:rsidR="00C672E5" w:rsidRPr="00D2598E">
        <w:t xml:space="preserve"> </w:t>
      </w:r>
      <w:r w:rsidR="00D2598E" w:rsidRPr="00D2598E">
        <w:t xml:space="preserve">proceeded to an uneventful </w:t>
      </w:r>
      <w:r w:rsidR="00E011F7">
        <w:t xml:space="preserve">clinical </w:t>
      </w:r>
      <w:r w:rsidR="00D2598E" w:rsidRPr="00D2598E">
        <w:t xml:space="preserve">recovery. </w:t>
      </w:r>
      <w:r w:rsidR="00450D46">
        <w:t>Ultras</w:t>
      </w:r>
      <w:r w:rsidR="00D2598E" w:rsidRPr="00D2598E">
        <w:t>ound performed at day 7 after trauma revealed slight decrease in the size of the hematoma</w:t>
      </w:r>
      <w:r w:rsidR="00DD060A">
        <w:t xml:space="preserve"> and no active bleeding</w:t>
      </w:r>
      <w:r w:rsidR="005748FE">
        <w:t xml:space="preserve"> (fig. 7</w:t>
      </w:r>
      <w:r w:rsidR="00B9384E">
        <w:t>)</w:t>
      </w:r>
      <w:r w:rsidR="00DD060A">
        <w:t>. H</w:t>
      </w:r>
      <w:r w:rsidR="00D2598E" w:rsidRPr="00D2598E">
        <w:t xml:space="preserve">e was discharged home </w:t>
      </w:r>
      <w:r w:rsidR="00E011F7">
        <w:t>the day after</w:t>
      </w:r>
      <w:r w:rsidR="00D2598E">
        <w:t xml:space="preserve">. </w:t>
      </w:r>
      <w:r w:rsidR="00E011F7">
        <w:t xml:space="preserve">At day 15 after trauma, the patient re-presented to his hospital with acute and intense right lumbar pain. </w:t>
      </w:r>
      <w:r w:rsidR="00DD060A">
        <w:t xml:space="preserve">His </w:t>
      </w:r>
      <w:r w:rsidR="007718BC">
        <w:t>CBC</w:t>
      </w:r>
      <w:r w:rsidR="00DD060A">
        <w:t xml:space="preserve"> </w:t>
      </w:r>
      <w:r w:rsidR="007718BC">
        <w:t>showed a decrease in hemog</w:t>
      </w:r>
      <w:r w:rsidR="00BA1456">
        <w:t>lobin level (11,8g/</w:t>
      </w:r>
      <w:proofErr w:type="spellStart"/>
      <w:r w:rsidR="00BA1456">
        <w:t>dL</w:t>
      </w:r>
      <w:proofErr w:type="spellEnd"/>
      <w:r w:rsidR="00BA1456">
        <w:t xml:space="preserve">). </w:t>
      </w:r>
      <w:r w:rsidR="007B61E1">
        <w:t xml:space="preserve">He underwent </w:t>
      </w:r>
      <w:r w:rsidR="00E011F7">
        <w:t>CT</w:t>
      </w:r>
      <w:r w:rsidR="007B61E1">
        <w:t>A</w:t>
      </w:r>
      <w:r w:rsidR="00E011F7">
        <w:t xml:space="preserve"> </w:t>
      </w:r>
      <w:r w:rsidR="0064084A">
        <w:t>imaging</w:t>
      </w:r>
      <w:r w:rsidR="005748FE">
        <w:t xml:space="preserve"> (fig.8</w:t>
      </w:r>
      <w:r w:rsidR="00B9384E">
        <w:t>)</w:t>
      </w:r>
      <w:r w:rsidR="00E011F7">
        <w:t xml:space="preserve">, revealing a </w:t>
      </w:r>
      <w:proofErr w:type="spellStart"/>
      <w:r w:rsidR="005D0F2D">
        <w:t>pericentimetric</w:t>
      </w:r>
      <w:proofErr w:type="spellEnd"/>
      <w:r w:rsidR="005D0F2D">
        <w:t xml:space="preserve"> </w:t>
      </w:r>
      <w:r w:rsidR="00065CE2">
        <w:t>PA</w:t>
      </w:r>
      <w:r w:rsidR="00E011F7">
        <w:t xml:space="preserve"> in the upper third of the right kidney</w:t>
      </w:r>
      <w:r w:rsidR="005D0F2D">
        <w:t xml:space="preserve"> with active extravasation of contrast. There was also a slight increase in the size of the </w:t>
      </w:r>
      <w:proofErr w:type="spellStart"/>
      <w:r w:rsidR="005D0F2D">
        <w:t>peri</w:t>
      </w:r>
      <w:proofErr w:type="spellEnd"/>
      <w:r w:rsidR="005D0F2D">
        <w:t xml:space="preserve">-renal hematoma. He was readmitted to our </w:t>
      </w:r>
      <w:r w:rsidR="00DA7924">
        <w:t>department for</w:t>
      </w:r>
      <w:r w:rsidR="005D0F2D">
        <w:t xml:space="preserve"> angiography</w:t>
      </w:r>
      <w:r w:rsidR="00DA7924">
        <w:t>. Using a right femoral approach, we performed a selective</w:t>
      </w:r>
      <w:r w:rsidR="005D0F2D">
        <w:t xml:space="preserve"> angiography of the right renal artery</w:t>
      </w:r>
      <w:r w:rsidR="00DA7924">
        <w:t>, that</w:t>
      </w:r>
      <w:r w:rsidR="005D0F2D">
        <w:t xml:space="preserve"> demonstrated the </w:t>
      </w:r>
      <w:r w:rsidR="00065CE2">
        <w:t>PA</w:t>
      </w:r>
      <w:r w:rsidR="00F40150">
        <w:t xml:space="preserve"> in the posterior segmental artery</w:t>
      </w:r>
      <w:r w:rsidR="005D0F2D">
        <w:t xml:space="preserve"> with active extravasation of con</w:t>
      </w:r>
      <w:r w:rsidR="00BF19D2">
        <w:t>trast</w:t>
      </w:r>
      <w:r w:rsidR="009D32CF">
        <w:t xml:space="preserve">, as well as 2 other </w:t>
      </w:r>
      <w:proofErr w:type="spellStart"/>
      <w:r w:rsidR="009D32CF">
        <w:t>mil</w:t>
      </w:r>
      <w:r w:rsidR="00DA7924">
        <w:t>l</w:t>
      </w:r>
      <w:r w:rsidR="009D32CF">
        <w:t>imetric</w:t>
      </w:r>
      <w:proofErr w:type="spellEnd"/>
      <w:r w:rsidR="009D32CF">
        <w:t xml:space="preserve"> </w:t>
      </w:r>
      <w:r w:rsidR="00065CE2">
        <w:t xml:space="preserve">PAs </w:t>
      </w:r>
      <w:r w:rsidR="00BF19D2">
        <w:t>(fig.</w:t>
      </w:r>
      <w:r w:rsidR="002F0532">
        <w:t xml:space="preserve"> 9</w:t>
      </w:r>
      <w:r w:rsidR="00141D16">
        <w:t>a</w:t>
      </w:r>
      <w:r w:rsidR="00BF19D2">
        <w:t>)</w:t>
      </w:r>
      <w:r w:rsidR="009D32CF">
        <w:t xml:space="preserve">. </w:t>
      </w:r>
      <w:r w:rsidR="00C1296E" w:rsidRPr="00770623">
        <w:t xml:space="preserve">Two 0.018 inch detachable </w:t>
      </w:r>
      <w:proofErr w:type="spellStart"/>
      <w:r w:rsidR="00C1296E" w:rsidRPr="00770623">
        <w:t>microcoils</w:t>
      </w:r>
      <w:proofErr w:type="spellEnd"/>
      <w:r w:rsidR="00C1296E" w:rsidRPr="00770623">
        <w:t xml:space="preserve"> of 15mm in diameter were deployed</w:t>
      </w:r>
      <w:r w:rsidR="004C50B6">
        <w:t xml:space="preserve"> </w:t>
      </w:r>
      <w:r w:rsidR="0091458E" w:rsidRPr="0091458E">
        <w:t xml:space="preserve">were deployed through a </w:t>
      </w:r>
      <w:r w:rsidR="004C50B6">
        <w:t>2.</w:t>
      </w:r>
      <w:r w:rsidR="00770623">
        <w:t>7</w:t>
      </w:r>
      <w:r w:rsidR="004C50B6">
        <w:t xml:space="preserve">Fr </w:t>
      </w:r>
      <w:r w:rsidR="0091458E" w:rsidRPr="0091458E">
        <w:t>coaxial microcatheter</w:t>
      </w:r>
      <w:r w:rsidR="004C50B6">
        <w:t xml:space="preserve"> (</w:t>
      </w:r>
      <w:proofErr w:type="spellStart"/>
      <w:r w:rsidR="004C50B6">
        <w:t>Progreat</w:t>
      </w:r>
      <w:proofErr w:type="spellEnd"/>
      <w:r w:rsidR="004C50B6">
        <w:sym w:font="Symbol" w:char="F0E2"/>
      </w:r>
      <w:r w:rsidR="004C50B6">
        <w:t>, Terumo, Tokyo, Japan)</w:t>
      </w:r>
      <w:r w:rsidR="0091458E" w:rsidRPr="0091458E">
        <w:t xml:space="preserve"> a</w:t>
      </w:r>
      <w:r w:rsidR="005D0F2D" w:rsidRPr="0091458E">
        <w:rPr>
          <w:noProof/>
        </w:rPr>
        <w:t>fter</w:t>
      </w:r>
      <w:r w:rsidR="005D0F2D" w:rsidRPr="00FE3FA3">
        <w:rPr>
          <w:noProof/>
        </w:rPr>
        <w:t xml:space="preserve"> </w:t>
      </w:r>
      <w:r w:rsidR="005D0F2D">
        <w:rPr>
          <w:noProof/>
        </w:rPr>
        <w:t>super</w:t>
      </w:r>
      <w:r w:rsidR="005D0F2D" w:rsidRPr="00FE3FA3">
        <w:rPr>
          <w:noProof/>
        </w:rPr>
        <w:t>selective catheterization</w:t>
      </w:r>
      <w:r w:rsidR="009D32CF">
        <w:rPr>
          <w:noProof/>
        </w:rPr>
        <w:t xml:space="preserve"> of the larger </w:t>
      </w:r>
      <w:r w:rsidR="00065CE2">
        <w:rPr>
          <w:noProof/>
        </w:rPr>
        <w:t>PA</w:t>
      </w:r>
      <w:r w:rsidR="00F40150">
        <w:rPr>
          <w:noProof/>
        </w:rPr>
        <w:t>.</w:t>
      </w:r>
      <w:r w:rsidR="005D0F2D" w:rsidRPr="00FE3FA3">
        <w:rPr>
          <w:noProof/>
        </w:rPr>
        <w:t xml:space="preserve"> </w:t>
      </w:r>
      <w:r w:rsidR="00F40150">
        <w:rPr>
          <w:noProof/>
        </w:rPr>
        <w:t xml:space="preserve">It was decided to manage conservately the other PAs due to their small size and location. </w:t>
      </w:r>
      <w:r w:rsidR="00996F46">
        <w:rPr>
          <w:noProof/>
        </w:rPr>
        <w:t>Control angio</w:t>
      </w:r>
      <w:r w:rsidR="00BF19D2">
        <w:rPr>
          <w:noProof/>
        </w:rPr>
        <w:t>graphy revealed successful emb</w:t>
      </w:r>
      <w:r w:rsidR="00F40150">
        <w:rPr>
          <w:noProof/>
        </w:rPr>
        <w:t>olization of the pseudoaneurysm preserving vascular flow to the anteroinferior and inferior segmental arteries</w:t>
      </w:r>
      <w:r w:rsidR="00141D16">
        <w:rPr>
          <w:noProof/>
        </w:rPr>
        <w:t xml:space="preserve"> (fig.9b</w:t>
      </w:r>
      <w:r w:rsidR="002F0532">
        <w:rPr>
          <w:noProof/>
        </w:rPr>
        <w:t>)</w:t>
      </w:r>
      <w:r w:rsidR="005C38C1">
        <w:rPr>
          <w:noProof/>
        </w:rPr>
        <w:t>.</w:t>
      </w:r>
      <w:r w:rsidR="00BA1456">
        <w:rPr>
          <w:noProof/>
        </w:rPr>
        <w:t xml:space="preserve"> </w:t>
      </w:r>
      <w:r w:rsidR="00DA7924">
        <w:rPr>
          <w:noProof/>
        </w:rPr>
        <w:t>CTA</w:t>
      </w:r>
      <w:r w:rsidR="00BA1456">
        <w:rPr>
          <w:noProof/>
        </w:rPr>
        <w:t xml:space="preserve"> was performed 72 hours later, </w:t>
      </w:r>
      <w:r w:rsidR="000E70A8">
        <w:rPr>
          <w:noProof/>
        </w:rPr>
        <w:t>confirming the exclusion of the PA and preserved vascular flow to the remaining segmental arteries, as well as thrombosis of the smaller PAs (fig.</w:t>
      </w:r>
      <w:r w:rsidR="00141D16">
        <w:rPr>
          <w:noProof/>
        </w:rPr>
        <w:t>10</w:t>
      </w:r>
      <w:r w:rsidR="000E70A8">
        <w:rPr>
          <w:noProof/>
        </w:rPr>
        <w:t xml:space="preserve">). </w:t>
      </w:r>
      <w:r w:rsidR="005B7DB1">
        <w:rPr>
          <w:noProof/>
        </w:rPr>
        <w:t>The patient was discharged 12 days after embolization. During follow-up, he developed arterial hypertension, con</w:t>
      </w:r>
      <w:r w:rsidR="00041BF8">
        <w:rPr>
          <w:noProof/>
        </w:rPr>
        <w:t xml:space="preserve">troled with an ACE inhibitor. </w:t>
      </w:r>
      <w:r w:rsidR="005B7DB1">
        <w:rPr>
          <w:noProof/>
        </w:rPr>
        <w:t xml:space="preserve">MR imaging performed </w:t>
      </w:r>
      <w:r w:rsidR="00041BF8">
        <w:rPr>
          <w:noProof/>
        </w:rPr>
        <w:t>14</w:t>
      </w:r>
      <w:r w:rsidR="005B7DB1">
        <w:rPr>
          <w:noProof/>
        </w:rPr>
        <w:t xml:space="preserve"> months after treatment showed a </w:t>
      </w:r>
      <w:r w:rsidR="000D2649">
        <w:rPr>
          <w:noProof/>
        </w:rPr>
        <w:t>small remaining right kidney with normal contrast uptake</w:t>
      </w:r>
      <w:r w:rsidR="00141D16">
        <w:rPr>
          <w:noProof/>
        </w:rPr>
        <w:t xml:space="preserve"> (fig.11</w:t>
      </w:r>
      <w:r w:rsidR="002F0532">
        <w:rPr>
          <w:noProof/>
        </w:rPr>
        <w:t>)</w:t>
      </w:r>
      <w:r w:rsidR="000D2649">
        <w:rPr>
          <w:noProof/>
        </w:rPr>
        <w:t>.</w:t>
      </w:r>
      <w:r w:rsidR="00041BF8">
        <w:rPr>
          <w:noProof/>
        </w:rPr>
        <w:t xml:space="preserve"> Further evaluation with </w:t>
      </w:r>
      <w:proofErr w:type="spellStart"/>
      <w:r w:rsidR="00041BF8" w:rsidRPr="000D2649">
        <w:t>dimercaptosuccinic</w:t>
      </w:r>
      <w:proofErr w:type="spellEnd"/>
      <w:r w:rsidR="00041BF8" w:rsidRPr="000D2649">
        <w:t xml:space="preserve"> acid (DMSA) renal scan</w:t>
      </w:r>
      <w:r w:rsidR="00041BF8">
        <w:t xml:space="preserve"> </w:t>
      </w:r>
      <w:r w:rsidR="00041BF8">
        <w:rPr>
          <w:noProof/>
        </w:rPr>
        <w:t xml:space="preserve">showed decreased renal function in the right kidney </w:t>
      </w:r>
      <w:r w:rsidR="00041BF8">
        <w:t>(right kidney - 13%; left kidney – 87%)</w:t>
      </w:r>
      <w:r w:rsidR="00041BF8">
        <w:rPr>
          <w:noProof/>
        </w:rPr>
        <w:t>.</w:t>
      </w:r>
    </w:p>
    <w:p w14:paraId="478B9E30" w14:textId="49FD02B2" w:rsidR="009D32CF" w:rsidRPr="00D2598E" w:rsidRDefault="009D32CF" w:rsidP="00D2598E">
      <w:pPr>
        <w:pStyle w:val="NormalWeb"/>
        <w:spacing w:line="360" w:lineRule="auto"/>
        <w:jc w:val="both"/>
      </w:pPr>
    </w:p>
    <w:p w14:paraId="46AA3BAF" w14:textId="2650DA82" w:rsidR="0066004C" w:rsidRDefault="0066004C" w:rsidP="00D2598E">
      <w:pPr>
        <w:pStyle w:val="NormalWeb"/>
        <w:spacing w:line="360" w:lineRule="auto"/>
        <w:jc w:val="both"/>
      </w:pPr>
    </w:p>
    <w:p w14:paraId="52641A7D" w14:textId="4BBA3770" w:rsidR="009D32CF" w:rsidRDefault="009D32CF" w:rsidP="00092687">
      <w:pPr>
        <w:pStyle w:val="NormalWeb"/>
        <w:rPr>
          <w:rFonts w:ascii="AdvTTR" w:hAnsi="AdvTTR"/>
          <w:sz w:val="18"/>
          <w:szCs w:val="18"/>
        </w:rPr>
      </w:pPr>
    </w:p>
    <w:p w14:paraId="65591329" w14:textId="3516F361" w:rsidR="009D32CF" w:rsidRDefault="009D32CF" w:rsidP="00092687">
      <w:pPr>
        <w:pStyle w:val="NormalWeb"/>
        <w:rPr>
          <w:rFonts w:ascii="AdvTTR" w:hAnsi="AdvTTR"/>
          <w:sz w:val="18"/>
          <w:szCs w:val="18"/>
        </w:rPr>
      </w:pPr>
    </w:p>
    <w:p w14:paraId="71574790" w14:textId="434B9D73" w:rsidR="00E9668D" w:rsidRPr="00CC2CFB" w:rsidRDefault="000479EE" w:rsidP="00CC2CFB">
      <w:pPr>
        <w:pStyle w:val="NormalWeb"/>
        <w:rPr>
          <w:rFonts w:ascii="AdvTTR" w:hAnsi="AdvTTR"/>
          <w:sz w:val="18"/>
          <w:szCs w:val="18"/>
        </w:rPr>
      </w:pPr>
      <w:r w:rsidRPr="000479EE">
        <w:rPr>
          <w:b/>
        </w:rPr>
        <w:t>DISCUSSION</w:t>
      </w:r>
    </w:p>
    <w:p w14:paraId="082752BB" w14:textId="0E77EDA7" w:rsidR="00871A65" w:rsidRDefault="00D07CDC" w:rsidP="00511475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</w:rPr>
      </w:pPr>
      <w:r w:rsidRPr="00B0780C">
        <w:rPr>
          <w:rFonts w:ascii="Times New Roman" w:hAnsi="Times New Roman" w:cs="Times New Roman"/>
        </w:rPr>
        <w:t>Abdominal trauma remains one of the leading causes of mortality and morbidity in the pediatric population.</w:t>
      </w:r>
      <w:r w:rsidR="009C5771" w:rsidRPr="00B0780C">
        <w:rPr>
          <w:rFonts w:ascii="Times New Roman" w:hAnsi="Times New Roman" w:cs="Times New Roman"/>
        </w:rPr>
        <w:t xml:space="preserve"> During the past decades, there has been a major shift from </w:t>
      </w:r>
      <w:r w:rsidR="00FF048D" w:rsidRPr="00B0780C">
        <w:rPr>
          <w:rFonts w:ascii="Times New Roman" w:hAnsi="Times New Roman" w:cs="Times New Roman"/>
        </w:rPr>
        <w:t>surgical</w:t>
      </w:r>
      <w:r w:rsidR="00877981" w:rsidRPr="00B0780C">
        <w:rPr>
          <w:rFonts w:ascii="Times New Roman" w:hAnsi="Times New Roman" w:cs="Times New Roman"/>
        </w:rPr>
        <w:t xml:space="preserve"> </w:t>
      </w:r>
      <w:r w:rsidR="00FF048D" w:rsidRPr="00B0780C">
        <w:rPr>
          <w:rFonts w:ascii="Times New Roman" w:hAnsi="Times New Roman" w:cs="Times New Roman"/>
        </w:rPr>
        <w:t>to selective non</w:t>
      </w:r>
      <w:r w:rsidR="00305573">
        <w:rPr>
          <w:rFonts w:ascii="Times New Roman" w:hAnsi="Times New Roman" w:cs="Times New Roman"/>
        </w:rPr>
        <w:t xml:space="preserve"> </w:t>
      </w:r>
      <w:r w:rsidR="00FF048D" w:rsidRPr="00B0780C">
        <w:rPr>
          <w:rFonts w:ascii="Times New Roman" w:hAnsi="Times New Roman" w:cs="Times New Roman"/>
        </w:rPr>
        <w:t>operative</w:t>
      </w:r>
      <w:r w:rsidR="00877981" w:rsidRPr="00B0780C">
        <w:rPr>
          <w:rFonts w:ascii="Times New Roman" w:hAnsi="Times New Roman" w:cs="Times New Roman"/>
        </w:rPr>
        <w:t xml:space="preserve"> management</w:t>
      </w:r>
      <w:r w:rsidR="00A31124">
        <w:rPr>
          <w:rFonts w:ascii="Times New Roman" w:hAnsi="Times New Roman" w:cs="Times New Roman"/>
        </w:rPr>
        <w:t xml:space="preserve"> (NOM)</w:t>
      </w:r>
      <w:r w:rsidR="009C5771" w:rsidRPr="00B0780C">
        <w:rPr>
          <w:rFonts w:ascii="Times New Roman" w:hAnsi="Times New Roman" w:cs="Times New Roman"/>
        </w:rPr>
        <w:t xml:space="preserve"> of trau</w:t>
      </w:r>
      <w:r w:rsidR="00877981" w:rsidRPr="00B0780C">
        <w:rPr>
          <w:rFonts w:ascii="Times New Roman" w:hAnsi="Times New Roman" w:cs="Times New Roman"/>
        </w:rPr>
        <w:t>matic blunt abdominal</w:t>
      </w:r>
      <w:r w:rsidR="00AF1B78" w:rsidRPr="00B0780C">
        <w:rPr>
          <w:rFonts w:ascii="Times New Roman" w:hAnsi="Times New Roman" w:cs="Times New Roman"/>
        </w:rPr>
        <w:t xml:space="preserve"> injuries</w:t>
      </w:r>
      <w:r w:rsidR="00780133" w:rsidRPr="00B0780C">
        <w:rPr>
          <w:rFonts w:ascii="Times New Roman" w:hAnsi="Times New Roman" w:cs="Times New Roman"/>
        </w:rPr>
        <w:t xml:space="preserve">, and in </w:t>
      </w:r>
      <w:r w:rsidRPr="00B0780C">
        <w:rPr>
          <w:rFonts w:ascii="Times New Roman" w:hAnsi="Times New Roman" w:cs="Times New Roman"/>
        </w:rPr>
        <w:t>hemodynamically stable children</w:t>
      </w:r>
      <w:r w:rsidR="00653ACC" w:rsidRPr="00B0780C">
        <w:rPr>
          <w:rFonts w:ascii="Times New Roman" w:hAnsi="Times New Roman" w:cs="Times New Roman"/>
        </w:rPr>
        <w:t xml:space="preserve"> with blunt solid organ injury grade I to IV (</w:t>
      </w:r>
      <w:r w:rsidR="00653ACC" w:rsidRPr="00B0780C">
        <w:rPr>
          <w:rFonts w:ascii="Times New Roman" w:hAnsi="Times New Roman" w:cs="Times New Roman"/>
          <w:color w:val="211E1E"/>
        </w:rPr>
        <w:t>American Association for the Surge</w:t>
      </w:r>
      <w:r w:rsidR="00B23A0B">
        <w:rPr>
          <w:rFonts w:ascii="Times New Roman" w:hAnsi="Times New Roman" w:cs="Times New Roman"/>
          <w:color w:val="211E1E"/>
        </w:rPr>
        <w:t>ry of Trauma o</w:t>
      </w:r>
      <w:r w:rsidR="001212F5">
        <w:rPr>
          <w:rFonts w:ascii="Times New Roman" w:hAnsi="Times New Roman" w:cs="Times New Roman"/>
          <w:color w:val="211E1E"/>
        </w:rPr>
        <w:t xml:space="preserve">rgan injury </w:t>
      </w:r>
      <w:r w:rsidR="00653ACC" w:rsidRPr="00B0780C">
        <w:rPr>
          <w:rFonts w:ascii="Times New Roman" w:hAnsi="Times New Roman" w:cs="Times New Roman"/>
          <w:color w:val="211E1E"/>
        </w:rPr>
        <w:t>scale</w:t>
      </w:r>
      <w:r w:rsidR="008B0A3E">
        <w:rPr>
          <w:rFonts w:ascii="Times New Roman" w:hAnsi="Times New Roman" w:cs="Times New Roman"/>
          <w:color w:val="211E1E"/>
        </w:rPr>
        <w:t>, table 1</w:t>
      </w:r>
      <w:r w:rsidR="00653ACC" w:rsidRPr="00B0780C">
        <w:rPr>
          <w:rFonts w:ascii="Times New Roman" w:hAnsi="Times New Roman" w:cs="Times New Roman"/>
          <w:color w:val="211E1E"/>
        </w:rPr>
        <w:t>)</w:t>
      </w:r>
      <w:r w:rsidRPr="00B0780C">
        <w:rPr>
          <w:rFonts w:ascii="Times New Roman" w:hAnsi="Times New Roman" w:cs="Times New Roman"/>
        </w:rPr>
        <w:t xml:space="preserve">, </w:t>
      </w:r>
      <w:r w:rsidR="00A31124">
        <w:rPr>
          <w:rFonts w:ascii="Times New Roman" w:hAnsi="Times New Roman" w:cs="Times New Roman"/>
        </w:rPr>
        <w:t>NOM</w:t>
      </w:r>
      <w:r w:rsidRPr="00B0780C">
        <w:rPr>
          <w:rFonts w:ascii="Times New Roman" w:hAnsi="Times New Roman" w:cs="Times New Roman"/>
        </w:rPr>
        <w:t xml:space="preserve"> of blunt abdominal solid </w:t>
      </w:r>
      <w:r w:rsidR="00831304">
        <w:rPr>
          <w:rFonts w:ascii="Times New Roman" w:hAnsi="Times New Roman" w:cs="Times New Roman"/>
        </w:rPr>
        <w:t xml:space="preserve">organ </w:t>
      </w:r>
      <w:r w:rsidRPr="00B0780C">
        <w:rPr>
          <w:rFonts w:ascii="Times New Roman" w:hAnsi="Times New Roman" w:cs="Times New Roman"/>
        </w:rPr>
        <w:t xml:space="preserve">injuries </w:t>
      </w:r>
      <w:r w:rsidR="00E52814" w:rsidRPr="00B0780C">
        <w:rPr>
          <w:rFonts w:ascii="Times New Roman" w:hAnsi="Times New Roman" w:cs="Times New Roman"/>
        </w:rPr>
        <w:t xml:space="preserve">is </w:t>
      </w:r>
      <w:r w:rsidR="00877981" w:rsidRPr="00B0780C">
        <w:rPr>
          <w:rFonts w:ascii="Times New Roman" w:hAnsi="Times New Roman" w:cs="Times New Roman"/>
        </w:rPr>
        <w:t xml:space="preserve">currently </w:t>
      </w:r>
      <w:r w:rsidR="00E52814" w:rsidRPr="00B0780C">
        <w:rPr>
          <w:rFonts w:ascii="Times New Roman" w:hAnsi="Times New Roman" w:cs="Times New Roman"/>
        </w:rPr>
        <w:t>the standard of care</w:t>
      </w:r>
      <w:r w:rsidR="00877981" w:rsidRPr="00B0780C">
        <w:rPr>
          <w:rFonts w:ascii="Times New Roman" w:hAnsi="Times New Roman" w:cs="Times New Roman"/>
        </w:rPr>
        <w:t>.</w:t>
      </w:r>
      <w:r w:rsidR="0048542A">
        <w:rPr>
          <w:rFonts w:ascii="Times New Roman" w:hAnsi="Times New Roman" w:cs="Times New Roman"/>
        </w:rPr>
        <w:t xml:space="preserve"> </w:t>
      </w:r>
      <w:r w:rsidR="00264653" w:rsidRPr="00B0780C">
        <w:rPr>
          <w:rFonts w:ascii="Times New Roman" w:hAnsi="Times New Roman" w:cs="Times New Roman"/>
        </w:rPr>
        <w:t xml:space="preserve">Operative intervention, however, is still performed in patients with hemodynamic instability and/or active hemorrhage, often leading removal of the injured organ with significant clinical consequences, such as </w:t>
      </w:r>
      <w:r w:rsidR="007A4665">
        <w:rPr>
          <w:rFonts w:ascii="Times New Roman" w:hAnsi="Times New Roman" w:cs="Times New Roman"/>
        </w:rPr>
        <w:t xml:space="preserve">a lifelong risk of </w:t>
      </w:r>
      <w:r w:rsidR="00264653" w:rsidRPr="00B0780C">
        <w:rPr>
          <w:rFonts w:ascii="Times New Roman" w:hAnsi="Times New Roman" w:cs="Times New Roman"/>
        </w:rPr>
        <w:t>overwhelming post-splenectomy infection</w:t>
      </w:r>
      <w:r w:rsidR="00467B47">
        <w:rPr>
          <w:rFonts w:ascii="Times New Roman" w:hAnsi="Times New Roman" w:cs="Times New Roman"/>
        </w:rPr>
        <w:t>,</w:t>
      </w:r>
      <w:r w:rsidR="00264653" w:rsidRPr="00B0780C">
        <w:rPr>
          <w:rFonts w:ascii="Times New Roman" w:hAnsi="Times New Roman" w:cs="Times New Roman"/>
        </w:rPr>
        <w:t xml:space="preserve"> an</w:t>
      </w:r>
      <w:r w:rsidR="00844B2E">
        <w:rPr>
          <w:rFonts w:ascii="Times New Roman" w:hAnsi="Times New Roman" w:cs="Times New Roman"/>
        </w:rPr>
        <w:t xml:space="preserve">d </w:t>
      </w:r>
      <w:r w:rsidR="00467B47">
        <w:rPr>
          <w:rFonts w:ascii="Times New Roman" w:hAnsi="Times New Roman" w:cs="Times New Roman"/>
        </w:rPr>
        <w:t xml:space="preserve">potential progression to chronic renal disease after unilateral nephrectomy due to long-term vicarious glomerular </w:t>
      </w:r>
      <w:proofErr w:type="spellStart"/>
      <w:r w:rsidR="00467B47">
        <w:rPr>
          <w:rFonts w:ascii="Times New Roman" w:hAnsi="Times New Roman" w:cs="Times New Roman"/>
        </w:rPr>
        <w:t>hyperfiltration</w:t>
      </w:r>
      <w:proofErr w:type="spellEnd"/>
      <w:r w:rsidR="00467B47">
        <w:rPr>
          <w:rFonts w:ascii="Times New Roman" w:hAnsi="Times New Roman" w:cs="Times New Roman"/>
        </w:rPr>
        <w:t xml:space="preserve"> in the contralateral kidney.</w:t>
      </w:r>
    </w:p>
    <w:p w14:paraId="7660B523" w14:textId="3E6F0FAC" w:rsidR="00BA531A" w:rsidRDefault="001953B8" w:rsidP="00511475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hAnsi="Arial" w:cs="Arial"/>
          <w:color w:val="262626"/>
          <w:sz w:val="26"/>
          <w:szCs w:val="26"/>
        </w:rPr>
      </w:pPr>
      <w:r>
        <w:rPr>
          <w:rFonts w:ascii="Times New Roman" w:hAnsi="Times New Roman" w:cs="Times New Roman"/>
        </w:rPr>
        <w:t>In adults sustaining blunt abdominal trauma injuries</w:t>
      </w:r>
      <w:r w:rsidR="00FE7C70" w:rsidRPr="00B0780C">
        <w:rPr>
          <w:rFonts w:ascii="Times New Roman" w:hAnsi="Times New Roman" w:cs="Times New Roman"/>
        </w:rPr>
        <w:t>,</w:t>
      </w:r>
      <w:r w:rsidR="00E45B6D" w:rsidRPr="00B0780C">
        <w:rPr>
          <w:rFonts w:ascii="Times New Roman" w:hAnsi="Times New Roman" w:cs="Times New Roman"/>
        </w:rPr>
        <w:t xml:space="preserve"> </w:t>
      </w:r>
      <w:r w:rsidR="00363F4B">
        <w:rPr>
          <w:rFonts w:ascii="Times New Roman" w:hAnsi="Times New Roman" w:cs="Times New Roman"/>
        </w:rPr>
        <w:t xml:space="preserve">angiographic </w:t>
      </w:r>
      <w:r w:rsidR="0041779C">
        <w:rPr>
          <w:rFonts w:ascii="Times New Roman" w:hAnsi="Times New Roman" w:cs="Times New Roman"/>
        </w:rPr>
        <w:t xml:space="preserve">selective </w:t>
      </w:r>
      <w:r w:rsidR="00363F4B">
        <w:rPr>
          <w:rFonts w:ascii="Times New Roman" w:hAnsi="Times New Roman" w:cs="Times New Roman"/>
        </w:rPr>
        <w:t xml:space="preserve">embolization of </w:t>
      </w:r>
      <w:r w:rsidR="00264653" w:rsidRPr="00B0780C">
        <w:rPr>
          <w:rFonts w:ascii="Times New Roman" w:hAnsi="Times New Roman" w:cs="Times New Roman"/>
        </w:rPr>
        <w:t>soli</w:t>
      </w:r>
      <w:r w:rsidR="00BD3909" w:rsidRPr="00B0780C">
        <w:rPr>
          <w:rFonts w:ascii="Times New Roman" w:hAnsi="Times New Roman" w:cs="Times New Roman"/>
        </w:rPr>
        <w:t>d organ vascular territories</w:t>
      </w:r>
      <w:r w:rsidR="00EB6CE6" w:rsidRPr="00B0780C">
        <w:rPr>
          <w:rFonts w:ascii="Times New Roman" w:hAnsi="Times New Roman" w:cs="Times New Roman"/>
        </w:rPr>
        <w:t xml:space="preserve"> </w:t>
      </w:r>
      <w:r w:rsidR="00FE7C70" w:rsidRPr="00B0780C">
        <w:rPr>
          <w:rFonts w:ascii="Times New Roman" w:hAnsi="Times New Roman" w:cs="Times New Roman"/>
        </w:rPr>
        <w:t xml:space="preserve">has increasingly been used as an adjunct to </w:t>
      </w:r>
      <w:r w:rsidR="00A31124">
        <w:rPr>
          <w:rFonts w:ascii="Times New Roman" w:hAnsi="Times New Roman" w:cs="Times New Roman"/>
        </w:rPr>
        <w:t>NOM</w:t>
      </w:r>
      <w:r w:rsidR="00264653" w:rsidRPr="00B0780C">
        <w:rPr>
          <w:rFonts w:ascii="Times New Roman" w:hAnsi="Times New Roman" w:cs="Times New Roman"/>
        </w:rPr>
        <w:t xml:space="preserve"> allowing for control of h</w:t>
      </w:r>
      <w:r w:rsidR="00B0780C" w:rsidRPr="00B0780C">
        <w:rPr>
          <w:rFonts w:ascii="Times New Roman" w:hAnsi="Times New Roman" w:cs="Times New Roman"/>
        </w:rPr>
        <w:t xml:space="preserve">emorrhage and organ </w:t>
      </w:r>
      <w:r w:rsidR="0048542A">
        <w:rPr>
          <w:rFonts w:ascii="Times New Roman" w:hAnsi="Times New Roman" w:cs="Times New Roman"/>
        </w:rPr>
        <w:t>salvage</w:t>
      </w:r>
      <w:r w:rsidR="00B0780C" w:rsidRPr="00B0780C">
        <w:rPr>
          <w:rFonts w:ascii="Times New Roman" w:hAnsi="Times New Roman" w:cs="Times New Roman"/>
        </w:rPr>
        <w:t xml:space="preserve"> with high success and safety rates rep</w:t>
      </w:r>
      <w:r w:rsidR="0048542A">
        <w:rPr>
          <w:rFonts w:ascii="Times New Roman" w:hAnsi="Times New Roman" w:cs="Times New Roman"/>
        </w:rPr>
        <w:t>orted by various authors</w:t>
      </w:r>
      <w:r w:rsidR="004C0FA8">
        <w:rPr>
          <w:rFonts w:ascii="Times New Roman" w:hAnsi="Times New Roman" w:cs="Times New Roman"/>
        </w:rPr>
        <w:t xml:space="preserve">, </w:t>
      </w:r>
      <w:r w:rsidR="00767E36">
        <w:rPr>
          <w:rFonts w:ascii="Times New Roman" w:hAnsi="Times New Roman" w:cs="Times New Roman"/>
        </w:rPr>
        <w:t xml:space="preserve">resulting in </w:t>
      </w:r>
      <w:r w:rsidR="00767E36" w:rsidRPr="0023349E">
        <w:rPr>
          <w:rFonts w:ascii="Times New Roman" w:hAnsi="Times New Roman" w:cs="Times New Roman"/>
        </w:rPr>
        <w:t xml:space="preserve">a </w:t>
      </w:r>
      <w:r w:rsidR="002C5D07" w:rsidRPr="0023349E">
        <w:rPr>
          <w:rFonts w:ascii="Times New Roman" w:hAnsi="Times New Roman" w:cs="Times New Roman"/>
          <w:color w:val="211E1E"/>
        </w:rPr>
        <w:t>decrease the NOM failure</w:t>
      </w:r>
      <w:r w:rsidR="00767E36" w:rsidRPr="0023349E">
        <w:rPr>
          <w:rFonts w:ascii="Times New Roman" w:hAnsi="Times New Roman" w:cs="Times New Roman"/>
          <w:color w:val="211E1E"/>
        </w:rPr>
        <w:t xml:space="preserve"> and allowing for an</w:t>
      </w:r>
      <w:r w:rsidR="004C0FA8" w:rsidRPr="00767E36">
        <w:rPr>
          <w:rFonts w:ascii="Times New Roman" w:hAnsi="Times New Roman" w:cs="Times New Roman"/>
          <w:sz w:val="28"/>
        </w:rPr>
        <w:t xml:space="preserve"> </w:t>
      </w:r>
      <w:r w:rsidR="004C0FA8">
        <w:rPr>
          <w:rFonts w:ascii="Times New Roman" w:hAnsi="Times New Roman" w:cs="Times New Roman"/>
        </w:rPr>
        <w:t xml:space="preserve">expansion of NOM indications to more severe trauma patients, such as blunt solid organ </w:t>
      </w:r>
      <w:r w:rsidR="007D31B5">
        <w:rPr>
          <w:rFonts w:ascii="Times New Roman" w:hAnsi="Times New Roman" w:cs="Times New Roman"/>
        </w:rPr>
        <w:t>high grade</w:t>
      </w:r>
      <w:r w:rsidR="00A70FE2">
        <w:rPr>
          <w:rFonts w:ascii="Times New Roman" w:hAnsi="Times New Roman" w:cs="Times New Roman"/>
        </w:rPr>
        <w:t xml:space="preserve"> injuries</w:t>
      </w:r>
      <w:r w:rsidR="009F7E85">
        <w:rPr>
          <w:rFonts w:ascii="Times New Roman" w:hAnsi="Times New Roman" w:cs="Times New Roman"/>
        </w:rPr>
        <w:t xml:space="preserve"> (</w:t>
      </w:r>
      <w:r w:rsidR="00460664">
        <w:rPr>
          <w:rFonts w:ascii="Times New Roman" w:hAnsi="Times New Roman" w:cs="Times New Roman"/>
        </w:rPr>
        <w:t>blunt solid organ injury grade V)</w:t>
      </w:r>
      <w:r w:rsidR="0041779C">
        <w:rPr>
          <w:rFonts w:ascii="Times New Roman" w:hAnsi="Times New Roman" w:cs="Times New Roman"/>
        </w:rPr>
        <w:t xml:space="preserve">, older age and </w:t>
      </w:r>
      <w:r w:rsidR="00511A21">
        <w:rPr>
          <w:rFonts w:ascii="Times New Roman" w:hAnsi="Times New Roman" w:cs="Times New Roman"/>
        </w:rPr>
        <w:t>associated inj</w:t>
      </w:r>
      <w:r w:rsidR="0041779C">
        <w:rPr>
          <w:rFonts w:ascii="Times New Roman" w:hAnsi="Times New Roman" w:cs="Times New Roman"/>
        </w:rPr>
        <w:t xml:space="preserve">uries </w:t>
      </w:r>
      <w:r w:rsidR="00371E4E">
        <w:rPr>
          <w:rFonts w:ascii="Times New Roman" w:hAnsi="Times New Roman" w:cs="Times New Roman"/>
        </w:rPr>
        <w:t>(4–6, 10</w:t>
      </w:r>
      <w:r w:rsidR="0048542A">
        <w:rPr>
          <w:rFonts w:ascii="Times New Roman" w:hAnsi="Times New Roman" w:cs="Times New Roman"/>
        </w:rPr>
        <w:t>)</w:t>
      </w:r>
      <w:r w:rsidR="004C0FA8">
        <w:rPr>
          <w:rFonts w:ascii="Times New Roman" w:hAnsi="Times New Roman" w:cs="Times New Roman"/>
        </w:rPr>
        <w:t>.</w:t>
      </w:r>
      <w:r w:rsidR="00A70FE2">
        <w:rPr>
          <w:rFonts w:ascii="Times New Roman" w:hAnsi="Times New Roman" w:cs="Times New Roman"/>
        </w:rPr>
        <w:t xml:space="preserve"> </w:t>
      </w:r>
    </w:p>
    <w:p w14:paraId="6FF91CBC" w14:textId="01EF809F" w:rsidR="001212F5" w:rsidRPr="00E011F7" w:rsidRDefault="00D81DF2" w:rsidP="00511475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  <w:color w:val="000000" w:themeColor="text1"/>
        </w:rPr>
      </w:pPr>
      <w:r w:rsidRPr="00767E36">
        <w:rPr>
          <w:rFonts w:ascii="Times New Roman" w:hAnsi="Times New Roman" w:cs="Times New Roman"/>
        </w:rPr>
        <w:t xml:space="preserve">Splanchnic PAs in blunt abdominal trauma setting develop following a disruption in arterial wall continuity. Due to sustained arterial pressure, blood dissects into the tissues around the damaged vessel and forms a perfused sac contained only </w:t>
      </w:r>
      <w:r w:rsidR="001B7A4C" w:rsidRPr="00767E36">
        <w:rPr>
          <w:rFonts w:ascii="Times New Roman" w:hAnsi="Times New Roman" w:cs="Times New Roman"/>
        </w:rPr>
        <w:t xml:space="preserve">by the </w:t>
      </w:r>
      <w:r w:rsidRPr="00767E36">
        <w:rPr>
          <w:rFonts w:ascii="Times New Roman" w:hAnsi="Times New Roman" w:cs="Times New Roman"/>
        </w:rPr>
        <w:t>outer vascular layers or simply by soft-tissue structures around the vessel. Its most common sites involve the spleen, liver and kidney vascular beds.</w:t>
      </w:r>
      <w:r w:rsidR="001B7A4C" w:rsidRPr="00767E36">
        <w:rPr>
          <w:rFonts w:ascii="Times New Roman" w:hAnsi="Times New Roman" w:cs="Times New Roman"/>
        </w:rPr>
        <w:t xml:space="preserve"> </w:t>
      </w:r>
      <w:r w:rsidR="000937E4" w:rsidRPr="00767E36">
        <w:rPr>
          <w:rFonts w:ascii="Times New Roman" w:hAnsi="Times New Roman" w:cs="Times New Roman"/>
        </w:rPr>
        <w:t xml:space="preserve">Although the majority </w:t>
      </w:r>
      <w:r w:rsidR="00BD1B12">
        <w:rPr>
          <w:rFonts w:ascii="Times New Roman" w:hAnsi="Times New Roman" w:cs="Times New Roman"/>
        </w:rPr>
        <w:t>of them are asymptomatic, they</w:t>
      </w:r>
      <w:r w:rsidR="000937E4" w:rsidRPr="00767E36">
        <w:rPr>
          <w:rFonts w:ascii="Times New Roman" w:hAnsi="Times New Roman" w:cs="Times New Roman"/>
        </w:rPr>
        <w:t xml:space="preserve"> can present with abdominal pain, obstructive jaundice, </w:t>
      </w:r>
      <w:proofErr w:type="spellStart"/>
      <w:r w:rsidR="000937E4" w:rsidRPr="00767E36">
        <w:rPr>
          <w:rFonts w:ascii="Times New Roman" w:hAnsi="Times New Roman" w:cs="Times New Roman"/>
        </w:rPr>
        <w:t>hemobilia</w:t>
      </w:r>
      <w:proofErr w:type="spellEnd"/>
      <w:r w:rsidR="000937E4" w:rsidRPr="00767E36">
        <w:rPr>
          <w:rFonts w:ascii="Times New Roman" w:hAnsi="Times New Roman" w:cs="Times New Roman"/>
        </w:rPr>
        <w:t xml:space="preserve"> or hematuria.</w:t>
      </w:r>
      <w:r w:rsidR="00885D3E">
        <w:rPr>
          <w:rFonts w:ascii="Times New Roman" w:hAnsi="Times New Roman" w:cs="Times New Roman"/>
        </w:rPr>
        <w:t xml:space="preserve"> PAs</w:t>
      </w:r>
      <w:r w:rsidR="00767E36" w:rsidRPr="00767E36">
        <w:rPr>
          <w:rFonts w:ascii="Times New Roman" w:hAnsi="Times New Roman" w:cs="Times New Roman"/>
        </w:rPr>
        <w:t xml:space="preserve"> </w:t>
      </w:r>
      <w:r w:rsidR="00440EB7">
        <w:rPr>
          <w:rFonts w:ascii="Times New Roman" w:hAnsi="Times New Roman" w:cs="Times New Roman"/>
        </w:rPr>
        <w:t>have</w:t>
      </w:r>
      <w:r w:rsidR="00B31991" w:rsidRPr="00767E36">
        <w:rPr>
          <w:rFonts w:ascii="Times New Roman" w:hAnsi="Times New Roman" w:cs="Times New Roman"/>
        </w:rPr>
        <w:t xml:space="preserve"> been recognized as a significant risk factor </w:t>
      </w:r>
      <w:r w:rsidR="00767E36" w:rsidRPr="00767E36">
        <w:rPr>
          <w:rFonts w:ascii="Times New Roman" w:hAnsi="Times New Roman" w:cs="Times New Roman"/>
        </w:rPr>
        <w:t>for NOM failure</w:t>
      </w:r>
      <w:r w:rsidR="001212F5">
        <w:rPr>
          <w:rFonts w:ascii="Times New Roman" w:hAnsi="Times New Roman" w:cs="Times New Roman"/>
        </w:rPr>
        <w:t xml:space="preserve"> due to</w:t>
      </w:r>
      <w:r w:rsidR="00767E36" w:rsidRPr="00767E36">
        <w:rPr>
          <w:rFonts w:ascii="Times New Roman" w:hAnsi="Times New Roman" w:cs="Times New Roman"/>
        </w:rPr>
        <w:t xml:space="preserve"> </w:t>
      </w:r>
      <w:r w:rsidR="00B31991" w:rsidRPr="00767E36">
        <w:rPr>
          <w:rFonts w:ascii="Times New Roman" w:hAnsi="Times New Roman" w:cs="Times New Roman"/>
        </w:rPr>
        <w:t>delayed hemorrhage</w:t>
      </w:r>
      <w:r w:rsidR="001212F5">
        <w:rPr>
          <w:rFonts w:ascii="Times New Roman" w:hAnsi="Times New Roman" w:cs="Times New Roman"/>
        </w:rPr>
        <w:t>,</w:t>
      </w:r>
      <w:r w:rsidR="00B31991" w:rsidRPr="00767E36">
        <w:rPr>
          <w:rFonts w:ascii="Times New Roman" w:hAnsi="Times New Roman" w:cs="Times New Roman"/>
        </w:rPr>
        <w:t xml:space="preserve"> </w:t>
      </w:r>
      <w:r w:rsidR="00767E36" w:rsidRPr="00767E36">
        <w:rPr>
          <w:rFonts w:ascii="Times New Roman" w:hAnsi="Times New Roman" w:cs="Times New Roman"/>
          <w:color w:val="000000" w:themeColor="text1"/>
        </w:rPr>
        <w:t>a low incidence (5–25% of splenic, 0–3.9% of hepatic and 0–9% of renal injuries, respectively) but life-threatening complication of NOM</w:t>
      </w:r>
      <w:r w:rsidR="00AD605F">
        <w:rPr>
          <w:rFonts w:ascii="Times New Roman" w:hAnsi="Times New Roman" w:cs="Times New Roman"/>
          <w:color w:val="262626"/>
        </w:rPr>
        <w:t xml:space="preserve"> (12), </w:t>
      </w:r>
      <w:r w:rsidR="00AD605F" w:rsidRPr="00AD605F">
        <w:rPr>
          <w:rFonts w:ascii="Times New Roman" w:hAnsi="Times New Roman" w:cs="Times New Roman"/>
        </w:rPr>
        <w:t xml:space="preserve">manifesting as intra-abdominal or retroperitoneal bleeding and requiring </w:t>
      </w:r>
      <w:r w:rsidR="00AD605F" w:rsidRPr="00AD605F">
        <w:rPr>
          <w:rFonts w:ascii="Times New Roman" w:hAnsi="Times New Roman" w:cs="Times New Roman"/>
          <w:color w:val="000000" w:themeColor="text1"/>
        </w:rPr>
        <w:t>emergency treatment.</w:t>
      </w:r>
      <w:r w:rsidR="00767E36" w:rsidRPr="00AD605F">
        <w:rPr>
          <w:rFonts w:ascii="Times New Roman" w:hAnsi="Times New Roman" w:cs="Times New Roman"/>
          <w:color w:val="000000" w:themeColor="text1"/>
        </w:rPr>
        <w:t xml:space="preserve"> </w:t>
      </w:r>
      <w:r w:rsidR="00AD605F" w:rsidRPr="00AD605F">
        <w:rPr>
          <w:rFonts w:ascii="Times New Roman" w:hAnsi="Times New Roman" w:cs="Times New Roman"/>
          <w:color w:val="000000" w:themeColor="text1"/>
        </w:rPr>
        <w:t>Regarding blunt s</w:t>
      </w:r>
      <w:r w:rsidR="00767E36" w:rsidRPr="00AD605F">
        <w:rPr>
          <w:rFonts w:ascii="Times New Roman" w:hAnsi="Times New Roman" w:cs="Times New Roman"/>
          <w:color w:val="000000" w:themeColor="text1"/>
        </w:rPr>
        <w:t>plenic</w:t>
      </w:r>
      <w:r w:rsidR="00AD605F" w:rsidRPr="00AD605F">
        <w:rPr>
          <w:rFonts w:ascii="Times New Roman" w:hAnsi="Times New Roman" w:cs="Times New Roman"/>
          <w:color w:val="000000" w:themeColor="text1"/>
        </w:rPr>
        <w:t xml:space="preserve"> trauma, delayed rupture is seen in 5% to 6%</w:t>
      </w:r>
      <w:r w:rsidR="001212F5">
        <w:rPr>
          <w:rFonts w:ascii="Times New Roman" w:hAnsi="Times New Roman" w:cs="Times New Roman"/>
          <w:color w:val="000000" w:themeColor="text1"/>
        </w:rPr>
        <w:t xml:space="preserve"> of cases </w:t>
      </w:r>
      <w:r w:rsidR="00AD605F" w:rsidRPr="00AD605F">
        <w:rPr>
          <w:rFonts w:ascii="Times New Roman" w:hAnsi="Times New Roman" w:cs="Times New Roman"/>
          <w:color w:val="000000" w:themeColor="text1"/>
        </w:rPr>
        <w:t xml:space="preserve">and is often attributed to the rupture of a posttraumatic splenic PA. A study </w:t>
      </w:r>
      <w:r w:rsidR="00D65521">
        <w:rPr>
          <w:rFonts w:ascii="Times New Roman" w:hAnsi="Times New Roman" w:cs="Times New Roman"/>
          <w:color w:val="000000" w:themeColor="text1"/>
        </w:rPr>
        <w:t xml:space="preserve">by </w:t>
      </w:r>
      <w:proofErr w:type="spellStart"/>
      <w:r w:rsidR="00D65521">
        <w:rPr>
          <w:rFonts w:ascii="Times New Roman" w:hAnsi="Times New Roman" w:cs="Times New Roman"/>
          <w:color w:val="000000" w:themeColor="text1"/>
        </w:rPr>
        <w:t>Schurr</w:t>
      </w:r>
      <w:proofErr w:type="spellEnd"/>
      <w:r w:rsidR="00D65521">
        <w:rPr>
          <w:rFonts w:ascii="Times New Roman" w:hAnsi="Times New Roman" w:cs="Times New Roman"/>
          <w:color w:val="000000" w:themeColor="text1"/>
        </w:rPr>
        <w:t xml:space="preserve"> et al demonstrated splenic PA</w:t>
      </w:r>
      <w:r w:rsidR="00AD605F" w:rsidRPr="00AD605F">
        <w:rPr>
          <w:rFonts w:ascii="Times New Roman" w:hAnsi="Times New Roman" w:cs="Times New Roman"/>
          <w:color w:val="000000" w:themeColor="text1"/>
        </w:rPr>
        <w:t xml:space="preserve"> in 67% of adults who failed NOM (1</w:t>
      </w:r>
      <w:r w:rsidR="00AD605F">
        <w:rPr>
          <w:rFonts w:ascii="Times New Roman" w:hAnsi="Times New Roman" w:cs="Times New Roman"/>
          <w:color w:val="000000" w:themeColor="text1"/>
        </w:rPr>
        <w:t>5,16</w:t>
      </w:r>
      <w:r w:rsidR="00AD605F" w:rsidRPr="00AD605F">
        <w:rPr>
          <w:rFonts w:ascii="Times New Roman" w:hAnsi="Times New Roman" w:cs="Times New Roman"/>
          <w:color w:val="000000" w:themeColor="text1"/>
        </w:rPr>
        <w:t>).</w:t>
      </w:r>
      <w:r w:rsidR="00187C5A" w:rsidRPr="00AD605F">
        <w:rPr>
          <w:rFonts w:ascii="Times New Roman" w:hAnsi="Times New Roman" w:cs="Times New Roman"/>
          <w:color w:val="000000" w:themeColor="text1"/>
        </w:rPr>
        <w:t xml:space="preserve"> </w:t>
      </w:r>
      <w:r w:rsidR="00767E36" w:rsidRPr="00AD605F">
        <w:rPr>
          <w:rFonts w:ascii="Times New Roman" w:hAnsi="Times New Roman" w:cs="Times New Roman"/>
        </w:rPr>
        <w:t xml:space="preserve">This relationship between failed NOM and posttraumatic </w:t>
      </w:r>
      <w:r w:rsidR="0064749E">
        <w:rPr>
          <w:rFonts w:ascii="Times New Roman" w:hAnsi="Times New Roman" w:cs="Times New Roman"/>
        </w:rPr>
        <w:t>PAs</w:t>
      </w:r>
      <w:r w:rsidR="00767E36" w:rsidRPr="00AD605F">
        <w:rPr>
          <w:rFonts w:ascii="Times New Roman" w:hAnsi="Times New Roman" w:cs="Times New Roman"/>
        </w:rPr>
        <w:t xml:space="preserve"> has lead to the practice</w:t>
      </w:r>
      <w:r w:rsidR="00AD605F" w:rsidRPr="00AD605F">
        <w:rPr>
          <w:rFonts w:ascii="Times New Roman" w:hAnsi="Times New Roman" w:cs="Times New Roman"/>
        </w:rPr>
        <w:t xml:space="preserve"> in several trauma centers</w:t>
      </w:r>
      <w:r w:rsidR="00767E36" w:rsidRPr="00AD605F">
        <w:rPr>
          <w:rFonts w:ascii="Times New Roman" w:hAnsi="Times New Roman" w:cs="Times New Roman"/>
        </w:rPr>
        <w:t xml:space="preserve"> of </w:t>
      </w:r>
      <w:r w:rsidR="00AD605F" w:rsidRPr="00AD605F">
        <w:rPr>
          <w:rFonts w:ascii="Times New Roman" w:hAnsi="Times New Roman" w:cs="Times New Roman"/>
        </w:rPr>
        <w:t>semi-elective</w:t>
      </w:r>
      <w:r w:rsidR="00767E36" w:rsidRPr="00AD605F">
        <w:rPr>
          <w:rFonts w:ascii="Times New Roman" w:hAnsi="Times New Roman" w:cs="Times New Roman"/>
        </w:rPr>
        <w:t xml:space="preserve"> angiographic embolization of </w:t>
      </w:r>
      <w:r w:rsidR="00AD605F" w:rsidRPr="00AD605F">
        <w:rPr>
          <w:rFonts w:ascii="Times New Roman" w:hAnsi="Times New Roman" w:cs="Times New Roman"/>
        </w:rPr>
        <w:t>splanchnic PAs</w:t>
      </w:r>
      <w:r w:rsidR="00767E36" w:rsidRPr="00AD605F">
        <w:rPr>
          <w:rFonts w:ascii="Times New Roman" w:hAnsi="Times New Roman" w:cs="Times New Roman"/>
        </w:rPr>
        <w:t xml:space="preserve"> if </w:t>
      </w:r>
      <w:r w:rsidR="00767E36" w:rsidRPr="00AD605F">
        <w:rPr>
          <w:rFonts w:ascii="Times New Roman" w:hAnsi="Times New Roman" w:cs="Times New Roman"/>
          <w:color w:val="000000" w:themeColor="text1"/>
        </w:rPr>
        <w:t>detected</w:t>
      </w:r>
      <w:r w:rsidR="00AD605F" w:rsidRPr="00AD605F">
        <w:rPr>
          <w:rFonts w:ascii="Times New Roman" w:hAnsi="Times New Roman" w:cs="Times New Roman"/>
          <w:color w:val="000000" w:themeColor="text1"/>
        </w:rPr>
        <w:t xml:space="preserve"> in imaging studies.</w:t>
      </w:r>
    </w:p>
    <w:p w14:paraId="1228877D" w14:textId="6D352C5C" w:rsidR="0075351B" w:rsidRPr="00062D76" w:rsidRDefault="0036409F" w:rsidP="00511475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  <w:color w:val="000000" w:themeColor="text1"/>
        </w:rPr>
      </w:pPr>
      <w:r w:rsidRPr="0036409F">
        <w:rPr>
          <w:rFonts w:ascii="Times New Roman" w:hAnsi="Times New Roman" w:cs="Times New Roman"/>
        </w:rPr>
        <w:t>The significance of</w:t>
      </w:r>
      <w:r w:rsidR="00BA5E4D" w:rsidRPr="0036409F">
        <w:rPr>
          <w:rFonts w:ascii="Times New Roman" w:hAnsi="Times New Roman" w:cs="Times New Roman"/>
        </w:rPr>
        <w:t xml:space="preserve"> post-traumatic splanchnic </w:t>
      </w:r>
      <w:r w:rsidRPr="0036409F">
        <w:rPr>
          <w:rFonts w:ascii="Times New Roman" w:hAnsi="Times New Roman" w:cs="Times New Roman"/>
        </w:rPr>
        <w:t>PAs</w:t>
      </w:r>
      <w:r w:rsidR="00BA5E4D" w:rsidRPr="0036409F">
        <w:rPr>
          <w:rFonts w:ascii="Times New Roman" w:hAnsi="Times New Roman" w:cs="Times New Roman"/>
        </w:rPr>
        <w:t xml:space="preserve"> </w:t>
      </w:r>
      <w:r w:rsidRPr="0036409F">
        <w:rPr>
          <w:rFonts w:ascii="Times New Roman" w:hAnsi="Times New Roman" w:cs="Times New Roman"/>
        </w:rPr>
        <w:t xml:space="preserve">in the pediatric population </w:t>
      </w:r>
      <w:r w:rsidRPr="0036409F">
        <w:rPr>
          <w:rFonts w:ascii="AdvTT6120e2aa" w:hAnsi="AdvTT6120e2aa"/>
        </w:rPr>
        <w:t>is less well defined</w:t>
      </w:r>
      <w:r w:rsidRPr="0036409F">
        <w:rPr>
          <w:rFonts w:ascii="Times New Roman" w:hAnsi="Times New Roman" w:cs="Times New Roman"/>
        </w:rPr>
        <w:t>, as it has</w:t>
      </w:r>
      <w:r w:rsidR="00BA5E4D" w:rsidRPr="0036409F">
        <w:rPr>
          <w:rFonts w:ascii="Times New Roman" w:hAnsi="Times New Roman" w:cs="Times New Roman"/>
        </w:rPr>
        <w:t xml:space="preserve"> up until recently not been emphasized as</w:t>
      </w:r>
      <w:r w:rsidRPr="0036409F">
        <w:rPr>
          <w:rFonts w:ascii="Times New Roman" w:hAnsi="Times New Roman" w:cs="Times New Roman"/>
        </w:rPr>
        <w:t xml:space="preserve"> a</w:t>
      </w:r>
      <w:r w:rsidR="00BA5E4D" w:rsidRPr="0036409F">
        <w:rPr>
          <w:rFonts w:ascii="Times New Roman" w:hAnsi="Times New Roman" w:cs="Times New Roman"/>
        </w:rPr>
        <w:t xml:space="preserve"> signifi</w:t>
      </w:r>
      <w:r w:rsidRPr="0036409F">
        <w:rPr>
          <w:rFonts w:ascii="Times New Roman" w:hAnsi="Times New Roman" w:cs="Times New Roman"/>
        </w:rPr>
        <w:t>cant complication</w:t>
      </w:r>
      <w:r w:rsidR="00BA5E4D" w:rsidRPr="0036409F">
        <w:rPr>
          <w:rFonts w:ascii="Times New Roman" w:hAnsi="Times New Roman" w:cs="Times New Roman"/>
        </w:rPr>
        <w:t xml:space="preserve"> following abdominal trauma</w:t>
      </w:r>
      <w:r w:rsidR="00BA5E4D" w:rsidRPr="002933F7">
        <w:rPr>
          <w:rFonts w:ascii="Times New Roman" w:hAnsi="Times New Roman" w:cs="Times New Roman"/>
          <w:color w:val="000000" w:themeColor="text1"/>
        </w:rPr>
        <w:t>.</w:t>
      </w:r>
      <w:r w:rsidR="00957427" w:rsidRPr="002933F7">
        <w:rPr>
          <w:rFonts w:ascii="Times New Roman" w:hAnsi="Times New Roman" w:cs="Times New Roman"/>
          <w:color w:val="000000" w:themeColor="text1"/>
        </w:rPr>
        <w:t xml:space="preserve"> </w:t>
      </w:r>
      <w:r w:rsidR="00CE3374">
        <w:rPr>
          <w:rFonts w:ascii="AdvTT5235d5a9" w:hAnsi="AdvTT5235d5a9"/>
        </w:rPr>
        <w:t>There</w:t>
      </w:r>
      <w:r w:rsidRPr="00855256">
        <w:rPr>
          <w:rFonts w:ascii="AdvTT5235d5a9" w:hAnsi="AdvTT5235d5a9"/>
        </w:rPr>
        <w:t xml:space="preserve"> is also a</w:t>
      </w:r>
      <w:r w:rsidR="00957427" w:rsidRPr="00855256">
        <w:rPr>
          <w:rFonts w:ascii="AdvTT5235d5a9" w:hAnsi="AdvTT5235d5a9"/>
        </w:rPr>
        <w:t xml:space="preserve"> lack </w:t>
      </w:r>
      <w:r w:rsidR="00957427" w:rsidRPr="002933F7">
        <w:rPr>
          <w:rFonts w:ascii="AdvTT5235d5a9" w:hAnsi="AdvTT5235d5a9"/>
          <w:color w:val="000000" w:themeColor="text1"/>
        </w:rPr>
        <w:t>of understanding of the natural history of traumatic</w:t>
      </w:r>
      <w:r w:rsidRPr="002933F7">
        <w:rPr>
          <w:rFonts w:ascii="AdvTT5235d5a9" w:hAnsi="AdvTT5235d5a9"/>
          <w:color w:val="000000" w:themeColor="text1"/>
        </w:rPr>
        <w:t xml:space="preserve"> abdominal</w:t>
      </w:r>
      <w:r w:rsidR="00957427" w:rsidRPr="002933F7">
        <w:rPr>
          <w:rFonts w:ascii="AdvTT5235d5a9" w:hAnsi="AdvTT5235d5a9"/>
          <w:color w:val="000000" w:themeColor="text1"/>
        </w:rPr>
        <w:t xml:space="preserve"> PA which are often asymptomatic and </w:t>
      </w:r>
      <w:r w:rsidR="002933F7" w:rsidRPr="002933F7">
        <w:rPr>
          <w:rFonts w:ascii="AdvTT5235d5a9" w:hAnsi="AdvTT5235d5a9"/>
          <w:color w:val="000000" w:themeColor="text1"/>
        </w:rPr>
        <w:t xml:space="preserve">may </w:t>
      </w:r>
      <w:r w:rsidR="002933F7" w:rsidRPr="002933F7">
        <w:rPr>
          <w:rFonts w:ascii="Times New Roman" w:hAnsi="Times New Roman" w:cs="Times New Roman"/>
          <w:color w:val="000000" w:themeColor="text1"/>
        </w:rPr>
        <w:t xml:space="preserve">not </w:t>
      </w:r>
      <w:r w:rsidR="00C8227E">
        <w:rPr>
          <w:rFonts w:ascii="Times New Roman" w:hAnsi="Times New Roman" w:cs="Times New Roman"/>
          <w:color w:val="000000" w:themeColor="text1"/>
        </w:rPr>
        <w:t>develop</w:t>
      </w:r>
      <w:r w:rsidR="002933F7" w:rsidRPr="002933F7">
        <w:rPr>
          <w:rFonts w:ascii="Times New Roman" w:hAnsi="Times New Roman" w:cs="Times New Roman"/>
          <w:color w:val="000000" w:themeColor="text1"/>
        </w:rPr>
        <w:t xml:space="preserve"> until days or even mont</w:t>
      </w:r>
      <w:r w:rsidR="00C8227E">
        <w:rPr>
          <w:rFonts w:ascii="Times New Roman" w:hAnsi="Times New Roman" w:cs="Times New Roman"/>
          <w:color w:val="000000" w:themeColor="text1"/>
        </w:rPr>
        <w:t>hs following the initial injury, making them difficult to detect.</w:t>
      </w:r>
      <w:r w:rsidR="00CE3374">
        <w:rPr>
          <w:rFonts w:ascii="Times New Roman" w:hAnsi="Times New Roman" w:cs="Times New Roman"/>
          <w:color w:val="000000" w:themeColor="text1"/>
        </w:rPr>
        <w:t xml:space="preserve"> </w:t>
      </w:r>
      <w:r w:rsidR="00855256">
        <w:rPr>
          <w:rFonts w:ascii="Times New Roman" w:hAnsi="Times New Roman" w:cs="Times New Roman"/>
          <w:color w:val="000000" w:themeColor="text1"/>
        </w:rPr>
        <w:t>The overall incidence of</w:t>
      </w:r>
      <w:r w:rsidR="00EE668E">
        <w:rPr>
          <w:rFonts w:ascii="Times New Roman" w:hAnsi="Times New Roman" w:cs="Times New Roman"/>
          <w:color w:val="000000" w:themeColor="text1"/>
        </w:rPr>
        <w:t xml:space="preserve"> splenic </w:t>
      </w:r>
      <w:r w:rsidR="00CE3374">
        <w:rPr>
          <w:rFonts w:ascii="Times New Roman" w:hAnsi="Times New Roman" w:cs="Times New Roman"/>
          <w:color w:val="000000" w:themeColor="text1"/>
        </w:rPr>
        <w:t>and hepatic PAs reported in previous series is 2-27%</w:t>
      </w:r>
      <w:r w:rsidR="00405F5E">
        <w:rPr>
          <w:rFonts w:ascii="Times New Roman" w:hAnsi="Times New Roman" w:cs="Times New Roman"/>
          <w:color w:val="000000" w:themeColor="text1"/>
        </w:rPr>
        <w:t xml:space="preserve"> (2) and 1,7-</w:t>
      </w:r>
      <w:r w:rsidR="00CE3374">
        <w:rPr>
          <w:rFonts w:ascii="Times New Roman" w:hAnsi="Times New Roman" w:cs="Times New Roman"/>
          <w:color w:val="000000" w:themeColor="text1"/>
        </w:rPr>
        <w:t>25%</w:t>
      </w:r>
      <w:r w:rsidR="00405F5E">
        <w:rPr>
          <w:rFonts w:ascii="Times New Roman" w:hAnsi="Times New Roman" w:cs="Times New Roman"/>
          <w:color w:val="000000" w:themeColor="text1"/>
        </w:rPr>
        <w:t xml:space="preserve"> (17,18)</w:t>
      </w:r>
      <w:r w:rsidR="00CE3374">
        <w:rPr>
          <w:rFonts w:ascii="Times New Roman" w:hAnsi="Times New Roman" w:cs="Times New Roman"/>
          <w:color w:val="000000" w:themeColor="text1"/>
        </w:rPr>
        <w:t xml:space="preserve">, respectively. </w:t>
      </w:r>
      <w:r w:rsidR="001212F5">
        <w:rPr>
          <w:rFonts w:ascii="Times New Roman" w:hAnsi="Times New Roman" w:cs="Times New Roman"/>
          <w:color w:val="000000" w:themeColor="text1"/>
        </w:rPr>
        <w:t xml:space="preserve">This discrepancy in numbers may be related to different strategies </w:t>
      </w:r>
      <w:r w:rsidR="00405F5E">
        <w:rPr>
          <w:rFonts w:ascii="Times New Roman" w:hAnsi="Times New Roman" w:cs="Times New Roman"/>
          <w:color w:val="000000" w:themeColor="text1"/>
        </w:rPr>
        <w:t xml:space="preserve">between pediatric trauma centers </w:t>
      </w:r>
      <w:r w:rsidR="001212F5">
        <w:rPr>
          <w:rFonts w:ascii="Times New Roman" w:hAnsi="Times New Roman" w:cs="Times New Roman"/>
          <w:color w:val="000000" w:themeColor="text1"/>
        </w:rPr>
        <w:t>regarding follow-up imaging</w:t>
      </w:r>
      <w:r w:rsidR="006025D0">
        <w:rPr>
          <w:rFonts w:ascii="Times New Roman" w:hAnsi="Times New Roman" w:cs="Times New Roman"/>
          <w:color w:val="000000" w:themeColor="text1"/>
        </w:rPr>
        <w:t xml:space="preserve"> </w:t>
      </w:r>
      <w:r w:rsidR="001212F5">
        <w:rPr>
          <w:rFonts w:ascii="Times New Roman" w:hAnsi="Times New Roman" w:cs="Times New Roman"/>
          <w:color w:val="000000" w:themeColor="text1"/>
        </w:rPr>
        <w:t xml:space="preserve">in children </w:t>
      </w:r>
      <w:r w:rsidR="006025D0">
        <w:rPr>
          <w:rFonts w:ascii="Times New Roman" w:hAnsi="Times New Roman" w:cs="Times New Roman"/>
          <w:color w:val="000000" w:themeColor="text1"/>
        </w:rPr>
        <w:t xml:space="preserve">in </w:t>
      </w:r>
      <w:r w:rsidR="001212F5">
        <w:rPr>
          <w:rFonts w:ascii="Times New Roman" w:hAnsi="Times New Roman" w:cs="Times New Roman"/>
          <w:color w:val="000000" w:themeColor="text1"/>
        </w:rPr>
        <w:t>NOM. However, there is a general consensus regarding the relation</w:t>
      </w:r>
      <w:r w:rsidR="00885CF8">
        <w:rPr>
          <w:rFonts w:ascii="Times New Roman" w:hAnsi="Times New Roman" w:cs="Times New Roman"/>
          <w:color w:val="000000" w:themeColor="text1"/>
        </w:rPr>
        <w:t>ship</w:t>
      </w:r>
      <w:r w:rsidR="001212F5">
        <w:rPr>
          <w:rFonts w:ascii="Times New Roman" w:hAnsi="Times New Roman" w:cs="Times New Roman"/>
          <w:color w:val="000000" w:themeColor="text1"/>
        </w:rPr>
        <w:t xml:space="preserve"> between the frequency of PAs and the severity of </w:t>
      </w:r>
      <w:r w:rsidR="00CE7170" w:rsidRPr="00B0780C">
        <w:rPr>
          <w:rFonts w:ascii="Times New Roman" w:hAnsi="Times New Roman" w:cs="Times New Roman"/>
        </w:rPr>
        <w:t>blunt solid organ injury</w:t>
      </w:r>
      <w:r w:rsidR="00CE7170">
        <w:rPr>
          <w:rFonts w:ascii="Times New Roman" w:hAnsi="Times New Roman" w:cs="Times New Roman"/>
        </w:rPr>
        <w:t>. For instance, in one series reporting 5</w:t>
      </w:r>
      <w:r w:rsidR="00405F5E">
        <w:rPr>
          <w:rFonts w:ascii="Times New Roman" w:hAnsi="Times New Roman" w:cs="Times New Roman"/>
        </w:rPr>
        <w:t>,4</w:t>
      </w:r>
      <w:r w:rsidR="00CE7170">
        <w:rPr>
          <w:rFonts w:ascii="Times New Roman" w:hAnsi="Times New Roman" w:cs="Times New Roman"/>
        </w:rPr>
        <w:t>% of sp</w:t>
      </w:r>
      <w:r w:rsidR="00405F5E">
        <w:rPr>
          <w:rFonts w:ascii="Times New Roman" w:hAnsi="Times New Roman" w:cs="Times New Roman"/>
        </w:rPr>
        <w:t>lenic PAs and 1,7</w:t>
      </w:r>
      <w:r w:rsidR="00CE7170">
        <w:rPr>
          <w:rFonts w:ascii="Times New Roman" w:hAnsi="Times New Roman" w:cs="Times New Roman"/>
        </w:rPr>
        <w:t>% of hepatic PAs</w:t>
      </w:r>
      <w:r w:rsidR="001212F5">
        <w:rPr>
          <w:rFonts w:ascii="Times New Roman" w:hAnsi="Times New Roman" w:cs="Times New Roman"/>
          <w:color w:val="000000" w:themeColor="text1"/>
        </w:rPr>
        <w:t xml:space="preserve"> </w:t>
      </w:r>
      <w:r w:rsidR="00161E2C">
        <w:rPr>
          <w:rFonts w:ascii="Times New Roman" w:hAnsi="Times New Roman" w:cs="Times New Roman"/>
          <w:color w:val="000000" w:themeColor="text1"/>
        </w:rPr>
        <w:t xml:space="preserve">in 101 children sustaining abdominal trauma, </w:t>
      </w:r>
      <w:r w:rsidR="00C22216">
        <w:rPr>
          <w:rFonts w:ascii="Times New Roman" w:hAnsi="Times New Roman" w:cs="Times New Roman"/>
          <w:color w:val="000000" w:themeColor="text1"/>
        </w:rPr>
        <w:t>the incidence was significantly higher in grade IV injuries (17 and 27%, respectively) (11).</w:t>
      </w:r>
    </w:p>
    <w:p w14:paraId="74BB3118" w14:textId="2735F716" w:rsidR="008510BD" w:rsidRPr="00BC4E14" w:rsidRDefault="00062D76" w:rsidP="00511475">
      <w:pPr>
        <w:pStyle w:val="NormalWeb"/>
        <w:spacing w:line="480" w:lineRule="auto"/>
        <w:jc w:val="both"/>
      </w:pPr>
      <w:r w:rsidRPr="00BC4E14">
        <w:t xml:space="preserve">Currently, there are no high-grade recommendations for the screening and management of </w:t>
      </w:r>
      <w:r w:rsidR="0052301B">
        <w:t>abdominal PAs</w:t>
      </w:r>
      <w:r w:rsidR="002F7C02" w:rsidRPr="00BC4E14">
        <w:t xml:space="preserve"> in children, </w:t>
      </w:r>
      <w:r w:rsidR="00085D43" w:rsidRPr="00BC4E14">
        <w:t xml:space="preserve">and the role </w:t>
      </w:r>
      <w:r w:rsidR="00085D43" w:rsidRPr="00BC4E14">
        <w:rPr>
          <w:color w:val="111111"/>
        </w:rPr>
        <w:t>of embolization as an adjunctive procedure is still unclear</w:t>
      </w:r>
      <w:r w:rsidR="005D3490">
        <w:rPr>
          <w:color w:val="111111"/>
        </w:rPr>
        <w:t>, partially</w:t>
      </w:r>
      <w:r w:rsidR="00085D43" w:rsidRPr="00BC4E14">
        <w:t xml:space="preserve"> </w:t>
      </w:r>
      <w:r w:rsidR="002F7C02" w:rsidRPr="00BC4E14">
        <w:t>due to higher success rates for NOM of spleen, liver, an</w:t>
      </w:r>
      <w:r w:rsidR="00F36F84" w:rsidRPr="00BC4E14">
        <w:t>d renal injur</w:t>
      </w:r>
      <w:r w:rsidR="00E956A1" w:rsidRPr="00BC4E14">
        <w:t>i</w:t>
      </w:r>
      <w:r w:rsidR="00F36F84" w:rsidRPr="00BC4E14">
        <w:t>es.</w:t>
      </w:r>
      <w:r w:rsidR="00891C21" w:rsidRPr="00BC4E14">
        <w:t xml:space="preserve"> </w:t>
      </w:r>
      <w:r w:rsidR="0093440E" w:rsidRPr="00BC4E14">
        <w:t xml:space="preserve">In a recent guideline consensus published in 2017 by the World Society of Emergency Surgery </w:t>
      </w:r>
      <w:r w:rsidR="00BC4E14">
        <w:t>regarding splenic trauma</w:t>
      </w:r>
      <w:r w:rsidR="006B100D">
        <w:t xml:space="preserve"> </w:t>
      </w:r>
      <w:r w:rsidR="006B100D" w:rsidRPr="00BC4E14">
        <w:t>(18)</w:t>
      </w:r>
      <w:r w:rsidR="004A070B" w:rsidRPr="00BC4E14">
        <w:t>, a level 2</w:t>
      </w:r>
      <w:r w:rsidR="0093440E" w:rsidRPr="00BC4E14">
        <w:t xml:space="preserve">C evidence recommendation was attributed regarding </w:t>
      </w:r>
      <w:proofErr w:type="spellStart"/>
      <w:r w:rsidR="0093440E" w:rsidRPr="00BC4E14">
        <w:t>angioembolization</w:t>
      </w:r>
      <w:proofErr w:type="spellEnd"/>
      <w:r w:rsidR="0093440E" w:rsidRPr="00BC4E14">
        <w:t xml:space="preserve"> of post-traumatic splenic pseudo-aneurysms prior to patient discharge.</w:t>
      </w:r>
      <w:r w:rsidR="0093440E" w:rsidRPr="00BC4E14">
        <w:rPr>
          <w:i/>
        </w:rPr>
        <w:t xml:space="preserve"> </w:t>
      </w:r>
      <w:r w:rsidR="0075351B" w:rsidRPr="00BC4E14">
        <w:t>PA</w:t>
      </w:r>
      <w:r w:rsidR="00FB12FC" w:rsidRPr="00BC4E14">
        <w:t>s</w:t>
      </w:r>
      <w:r w:rsidR="0023397C" w:rsidRPr="00BC4E14">
        <w:t xml:space="preserve"> in these abdominal organs are</w:t>
      </w:r>
      <w:r w:rsidR="0036409F" w:rsidRPr="00BC4E14">
        <w:t xml:space="preserve"> thought to </w:t>
      </w:r>
      <w:r w:rsidR="006C6C39" w:rsidRPr="00BC4E14">
        <w:t xml:space="preserve">frequently </w:t>
      </w:r>
      <w:r w:rsidR="00D15615" w:rsidRPr="00BC4E14">
        <w:t>self-</w:t>
      </w:r>
      <w:proofErr w:type="spellStart"/>
      <w:r w:rsidR="00D15615" w:rsidRPr="00BC4E14">
        <w:t>tamponade</w:t>
      </w:r>
      <w:proofErr w:type="spellEnd"/>
      <w:r w:rsidR="00D15615" w:rsidRPr="00BC4E14">
        <w:t xml:space="preserve"> </w:t>
      </w:r>
      <w:r w:rsidR="0023397C" w:rsidRPr="00BC4E14">
        <w:t xml:space="preserve">and undergo spontaneous thrombosis </w:t>
      </w:r>
      <w:r w:rsidR="006C6C39" w:rsidRPr="00BC4E14">
        <w:t>due to</w:t>
      </w:r>
      <w:r w:rsidR="0036409F" w:rsidRPr="00BC4E14">
        <w:t xml:space="preserve"> children's </w:t>
      </w:r>
      <w:r w:rsidR="00BB7497" w:rsidRPr="00BC4E14">
        <w:t>more elastic parenchyma and a</w:t>
      </w:r>
      <w:r w:rsidR="008510BD" w:rsidRPr="00BC4E14">
        <w:t xml:space="preserve"> </w:t>
      </w:r>
      <w:r w:rsidR="00BB7497" w:rsidRPr="00BC4E14">
        <w:t>thicker</w:t>
      </w:r>
      <w:r w:rsidR="0036409F" w:rsidRPr="00BC4E14">
        <w:t xml:space="preserve"> capsule</w:t>
      </w:r>
      <w:r w:rsidR="008510BD" w:rsidRPr="00BC4E14">
        <w:t>, especially with</w:t>
      </w:r>
      <w:r w:rsidR="0023397C" w:rsidRPr="00BC4E14">
        <w:t xml:space="preserve"> small size PAs.</w:t>
      </w:r>
      <w:r w:rsidR="008510BD" w:rsidRPr="00BC4E14">
        <w:t xml:space="preserve"> It is however mentioned that </w:t>
      </w:r>
      <w:r w:rsidR="00E1551F">
        <w:rPr>
          <w:color w:val="111111"/>
        </w:rPr>
        <w:t>some authors</w:t>
      </w:r>
      <w:r w:rsidR="00393D18">
        <w:rPr>
          <w:color w:val="111111"/>
        </w:rPr>
        <w:t xml:space="preserve"> </w:t>
      </w:r>
      <w:r w:rsidR="008510BD" w:rsidRPr="00BC4E14">
        <w:rPr>
          <w:color w:val="111111"/>
        </w:rPr>
        <w:t>recommend follow-up imaging to be performed prior to discharge, and in case of persistence of splenic PAs</w:t>
      </w:r>
      <w:r w:rsidR="00E45579">
        <w:rPr>
          <w:color w:val="111111"/>
        </w:rPr>
        <w:t>,</w:t>
      </w:r>
      <w:r w:rsidR="008510BD" w:rsidRPr="00BC4E14">
        <w:rPr>
          <w:color w:val="111111"/>
        </w:rPr>
        <w:t xml:space="preserve"> </w:t>
      </w:r>
      <w:proofErr w:type="spellStart"/>
      <w:r w:rsidR="008510BD" w:rsidRPr="00BC4E14">
        <w:rPr>
          <w:color w:val="111111"/>
        </w:rPr>
        <w:t>angioembolization</w:t>
      </w:r>
      <w:proofErr w:type="spellEnd"/>
      <w:r w:rsidR="008510BD" w:rsidRPr="00BC4E14">
        <w:rPr>
          <w:color w:val="111111"/>
        </w:rPr>
        <w:t xml:space="preserve"> should be </w:t>
      </w:r>
      <w:r w:rsidR="002C0EC3" w:rsidRPr="00BC4E14">
        <w:rPr>
          <w:color w:val="000000" w:themeColor="text1"/>
        </w:rPr>
        <w:t>performed</w:t>
      </w:r>
      <w:r w:rsidR="008510BD" w:rsidRPr="00BC4E14">
        <w:rPr>
          <w:color w:val="111111"/>
        </w:rPr>
        <w:t>.</w:t>
      </w:r>
      <w:r w:rsidR="001E1068">
        <w:rPr>
          <w:color w:val="111111"/>
        </w:rPr>
        <w:t xml:space="preserve"> The fear of delayed splenic rupture and other late complications of PAs such as arteriovenous fistula formation were cited as the r</w:t>
      </w:r>
      <w:r w:rsidR="00F97F42">
        <w:rPr>
          <w:color w:val="111111"/>
        </w:rPr>
        <w:t>eason for embolization in hemody</w:t>
      </w:r>
      <w:r w:rsidR="001E1068">
        <w:rPr>
          <w:color w:val="111111"/>
        </w:rPr>
        <w:t xml:space="preserve">namically stable children. </w:t>
      </w:r>
      <w:r w:rsidR="008510BD" w:rsidRPr="00BC4E14">
        <w:rPr>
          <w:color w:val="111111"/>
        </w:rPr>
        <w:t>This is also the case in adolescents of more than 13</w:t>
      </w:r>
      <w:r w:rsidR="0091135F" w:rsidRPr="00BC4E14">
        <w:rPr>
          <w:color w:val="111111"/>
        </w:rPr>
        <w:t>-15</w:t>
      </w:r>
      <w:r w:rsidR="008510BD" w:rsidRPr="00BC4E14">
        <w:rPr>
          <w:color w:val="111111"/>
        </w:rPr>
        <w:t xml:space="preserve"> years old</w:t>
      </w:r>
      <w:r w:rsidR="002C0EC3" w:rsidRPr="00BC4E14">
        <w:rPr>
          <w:color w:val="111111"/>
        </w:rPr>
        <w:t>, that should be managed according to adults</w:t>
      </w:r>
      <w:r w:rsidR="00637057">
        <w:rPr>
          <w:color w:val="111111"/>
        </w:rPr>
        <w:t>’</w:t>
      </w:r>
      <w:r w:rsidR="002C0EC3" w:rsidRPr="00BC4E14">
        <w:rPr>
          <w:color w:val="111111"/>
        </w:rPr>
        <w:t xml:space="preserve"> protocol</w:t>
      </w:r>
      <w:r w:rsidR="00BC4E14">
        <w:rPr>
          <w:color w:val="111111"/>
        </w:rPr>
        <w:t>s</w:t>
      </w:r>
      <w:r w:rsidR="002C0EC3" w:rsidRPr="00BC4E14">
        <w:rPr>
          <w:color w:val="111111"/>
        </w:rPr>
        <w:t xml:space="preserve"> </w:t>
      </w:r>
      <w:r w:rsidR="004C07AE">
        <w:rPr>
          <w:color w:val="111111"/>
        </w:rPr>
        <w:t>(</w:t>
      </w:r>
      <w:r w:rsidR="004C07AE" w:rsidRPr="004C07AE">
        <w:rPr>
          <w:color w:val="111111"/>
        </w:rPr>
        <w:t>level 1C recommendation).</w:t>
      </w:r>
      <w:r w:rsidR="008510BD" w:rsidRPr="004C07AE">
        <w:rPr>
          <w:color w:val="111111"/>
        </w:rPr>
        <w:t xml:space="preserve"> </w:t>
      </w:r>
      <w:r w:rsidR="002C0EC3" w:rsidRPr="004C07AE">
        <w:rPr>
          <w:color w:val="111111"/>
        </w:rPr>
        <w:t xml:space="preserve">In </w:t>
      </w:r>
      <w:r w:rsidR="008510BD" w:rsidRPr="004C07AE">
        <w:rPr>
          <w:color w:val="111111"/>
        </w:rPr>
        <w:t>children of less than 13</w:t>
      </w:r>
      <w:r w:rsidR="004950F4" w:rsidRPr="004C07AE">
        <w:rPr>
          <w:color w:val="111111"/>
        </w:rPr>
        <w:t xml:space="preserve"> </w:t>
      </w:r>
      <w:proofErr w:type="gramStart"/>
      <w:r w:rsidR="004950F4" w:rsidRPr="004C07AE">
        <w:rPr>
          <w:color w:val="111111"/>
        </w:rPr>
        <w:t>years</w:t>
      </w:r>
      <w:proofErr w:type="gramEnd"/>
      <w:r w:rsidR="004950F4" w:rsidRPr="004C07AE">
        <w:rPr>
          <w:color w:val="111111"/>
        </w:rPr>
        <w:t xml:space="preserve"> </w:t>
      </w:r>
      <w:r w:rsidR="008510BD" w:rsidRPr="004C07AE">
        <w:rPr>
          <w:color w:val="111111"/>
        </w:rPr>
        <w:t xml:space="preserve">old that are more vulnerable to </w:t>
      </w:r>
      <w:r w:rsidR="008510BD" w:rsidRPr="004C07AE">
        <w:t xml:space="preserve">overwhelming post-splenectomy </w:t>
      </w:r>
      <w:r w:rsidR="002C0EC3" w:rsidRPr="004C07AE">
        <w:t xml:space="preserve">infection, </w:t>
      </w:r>
      <w:proofErr w:type="spellStart"/>
      <w:r w:rsidR="002C0EC3" w:rsidRPr="004C07AE">
        <w:t>angioembolization</w:t>
      </w:r>
      <w:proofErr w:type="spellEnd"/>
      <w:r w:rsidR="002C0EC3" w:rsidRPr="004C07AE">
        <w:t xml:space="preserve"> should be considered as well</w:t>
      </w:r>
      <w:r w:rsidR="001A1C63">
        <w:t xml:space="preserve"> (18)</w:t>
      </w:r>
      <w:r w:rsidR="002C0EC3" w:rsidRPr="004C07AE">
        <w:t>.</w:t>
      </w:r>
      <w:r w:rsidR="00011F07" w:rsidRPr="004C07AE">
        <w:t xml:space="preserve"> Regarding other sites of PA formation, namely liver and kidney,</w:t>
      </w:r>
      <w:r w:rsidR="001A1C63">
        <w:t xml:space="preserve"> only </w:t>
      </w:r>
      <w:r w:rsidR="004C07AE" w:rsidRPr="004C07AE">
        <w:t>case reports have been described in the literature</w:t>
      </w:r>
      <w:r w:rsidR="00D23AFE">
        <w:t xml:space="preserve"> (19-23)</w:t>
      </w:r>
      <w:r w:rsidR="001A1C63">
        <w:t>. M</w:t>
      </w:r>
      <w:r w:rsidR="004C07AE" w:rsidRPr="004C07AE">
        <w:t>ost</w:t>
      </w:r>
      <w:r w:rsidR="00EC28B2" w:rsidRPr="004C07AE">
        <w:t xml:space="preserve"> trauma centers opt </w:t>
      </w:r>
      <w:r w:rsidR="00011F07" w:rsidRPr="004C07AE">
        <w:t xml:space="preserve">to manage these cases with prophylactic angiographic embolization due to the risk of catastrophic bleeding, </w:t>
      </w:r>
      <w:r w:rsidR="00F81FC0">
        <w:t>e</w:t>
      </w:r>
      <w:r w:rsidR="00011F07" w:rsidRPr="004C07AE">
        <w:t xml:space="preserve">specially in larger PAs that don’t resolve spontaneously or </w:t>
      </w:r>
      <w:r w:rsidR="00797862" w:rsidRPr="004C07AE">
        <w:t xml:space="preserve">that show </w:t>
      </w:r>
      <w:r w:rsidR="00011F07" w:rsidRPr="004C07AE">
        <w:t>in</w:t>
      </w:r>
      <w:r w:rsidR="00797862" w:rsidRPr="004C07AE">
        <w:t>crease</w:t>
      </w:r>
      <w:r w:rsidR="00011F07" w:rsidRPr="004C07AE">
        <w:t xml:space="preserve"> in size in </w:t>
      </w:r>
      <w:r w:rsidR="009F7E85" w:rsidRPr="004C07AE">
        <w:t>imaging follow-</w:t>
      </w:r>
      <w:r w:rsidR="00011F07" w:rsidRPr="004C07AE">
        <w:t>up,</w:t>
      </w:r>
      <w:r w:rsidR="00F81FC0">
        <w:t xml:space="preserve"> such as the first case presented in this paper,</w:t>
      </w:r>
      <w:r w:rsidR="00F81FC0" w:rsidRPr="004C07AE">
        <w:t xml:space="preserve"> </w:t>
      </w:r>
      <w:r w:rsidR="00011F07" w:rsidRPr="004C07AE">
        <w:t>as the technique and success of angiographic embolization are quite satisfactory</w:t>
      </w:r>
      <w:r w:rsidR="00393D18" w:rsidRPr="004C07AE">
        <w:t>.</w:t>
      </w:r>
      <w:r w:rsidR="00393D18">
        <w:t xml:space="preserve"> </w:t>
      </w:r>
    </w:p>
    <w:p w14:paraId="271E9E88" w14:textId="0EC3DF18" w:rsidR="008816EF" w:rsidRDefault="00D37615" w:rsidP="00511475">
      <w:pPr>
        <w:pStyle w:val="NormalWeb"/>
        <w:spacing w:line="480" w:lineRule="auto"/>
        <w:jc w:val="both"/>
      </w:pPr>
      <w:r>
        <w:t>Overall, there is a lower risk of complications in the</w:t>
      </w:r>
      <w:r w:rsidR="009D63BF">
        <w:t xml:space="preserve"> endovascular</w:t>
      </w:r>
      <w:r w:rsidR="001D7A04">
        <w:t xml:space="preserve"> treatment of visceral PAs </w:t>
      </w:r>
      <w:r w:rsidR="009D63BF">
        <w:t xml:space="preserve">compared to </w:t>
      </w:r>
      <w:r>
        <w:t xml:space="preserve">surgical management, and </w:t>
      </w:r>
      <w:r>
        <w:rPr>
          <w:color w:val="111111"/>
        </w:rPr>
        <w:t>m</w:t>
      </w:r>
      <w:r w:rsidRPr="007B00CB">
        <w:rPr>
          <w:color w:val="111111"/>
        </w:rPr>
        <w:t>ortality and major complications are rarely reported (12,19)</w:t>
      </w:r>
      <w:r>
        <w:rPr>
          <w:color w:val="111111"/>
        </w:rPr>
        <w:t>.</w:t>
      </w:r>
      <w:r>
        <w:t xml:space="preserve"> </w:t>
      </w:r>
      <w:r w:rsidR="006B100D" w:rsidRPr="007B00CB">
        <w:t xml:space="preserve">Potential complications following selective </w:t>
      </w:r>
      <w:proofErr w:type="spellStart"/>
      <w:r w:rsidR="006B100D" w:rsidRPr="007B00CB">
        <w:t>angioembolization</w:t>
      </w:r>
      <w:proofErr w:type="spellEnd"/>
      <w:r w:rsidR="006B100D" w:rsidRPr="007B00CB">
        <w:t xml:space="preserve"> in children are similar to those in adults, namely arterial puncture site hematoma, contrast nephropathy catheter or </w:t>
      </w:r>
      <w:proofErr w:type="spellStart"/>
      <w:r w:rsidR="006B100D" w:rsidRPr="00D37615">
        <w:t>guidewire</w:t>
      </w:r>
      <w:proofErr w:type="spellEnd"/>
      <w:r w:rsidR="006B100D" w:rsidRPr="00D37615">
        <w:t>-related arterial injury,</w:t>
      </w:r>
      <w:r w:rsidRPr="00D37615">
        <w:t xml:space="preserve"> target organ ischemia,</w:t>
      </w:r>
      <w:r w:rsidR="006B100D" w:rsidRPr="00D37615">
        <w:t xml:space="preserve"> non</w:t>
      </w:r>
      <w:r w:rsidR="005416AB">
        <w:t>-</w:t>
      </w:r>
      <w:r w:rsidR="006B100D" w:rsidRPr="00D37615">
        <w:t>target organ embolization</w:t>
      </w:r>
      <w:r w:rsidRPr="00D37615">
        <w:rPr>
          <w:color w:val="111111"/>
        </w:rPr>
        <w:t>, and intra</w:t>
      </w:r>
      <w:r w:rsidR="005416AB">
        <w:rPr>
          <w:color w:val="111111"/>
        </w:rPr>
        <w:t>-</w:t>
      </w:r>
      <w:r w:rsidRPr="00D37615">
        <w:rPr>
          <w:color w:val="111111"/>
        </w:rPr>
        <w:t xml:space="preserve">procedural rupture of the PA. </w:t>
      </w:r>
      <w:r w:rsidR="006B100D" w:rsidRPr="00D37615">
        <w:rPr>
          <w:color w:val="111111"/>
        </w:rPr>
        <w:t>P</w:t>
      </w:r>
      <w:r w:rsidR="00E60F88" w:rsidRPr="00D37615">
        <w:rPr>
          <w:color w:val="111111"/>
        </w:rPr>
        <w:t>ost-embolization syndrome</w:t>
      </w:r>
      <w:r w:rsidR="006B100D" w:rsidRPr="00D37615">
        <w:rPr>
          <w:color w:val="111111"/>
        </w:rPr>
        <w:t xml:space="preserve"> </w:t>
      </w:r>
      <w:r w:rsidR="003A71EF">
        <w:rPr>
          <w:color w:val="111111"/>
        </w:rPr>
        <w:t>is</w:t>
      </w:r>
      <w:r w:rsidR="006B100D" w:rsidRPr="00D37615">
        <w:rPr>
          <w:color w:val="111111"/>
        </w:rPr>
        <w:t xml:space="preserve"> frequently reported, consisting of abdominal pain, nausea, ileus and fever, but it is </w:t>
      </w:r>
      <w:r w:rsidR="00E956A1" w:rsidRPr="00D37615">
        <w:rPr>
          <w:color w:val="111111"/>
        </w:rPr>
        <w:t>usually self-limited and tends to resolv</w:t>
      </w:r>
      <w:r w:rsidRPr="00D37615">
        <w:rPr>
          <w:color w:val="111111"/>
        </w:rPr>
        <w:t>e spontaneously in 6 to 9 days</w:t>
      </w:r>
      <w:r w:rsidR="006B100D" w:rsidRPr="00D37615">
        <w:rPr>
          <w:color w:val="111111"/>
        </w:rPr>
        <w:t>.</w:t>
      </w:r>
      <w:r w:rsidRPr="00D37615">
        <w:rPr>
          <w:color w:val="111111"/>
        </w:rPr>
        <w:t xml:space="preserve"> Splenic infarction areas are frequent, </w:t>
      </w:r>
      <w:r w:rsidR="00295308">
        <w:rPr>
          <w:color w:val="111111"/>
        </w:rPr>
        <w:t>and</w:t>
      </w:r>
      <w:r w:rsidRPr="00D37615">
        <w:rPr>
          <w:color w:val="111111"/>
        </w:rPr>
        <w:t xml:space="preserve"> s</w:t>
      </w:r>
      <w:r w:rsidR="00E94922" w:rsidRPr="00D37615">
        <w:rPr>
          <w:color w:val="111111"/>
        </w:rPr>
        <w:t xml:space="preserve">everal </w:t>
      </w:r>
      <w:r w:rsidR="00E94922" w:rsidRPr="00D37615">
        <w:t>q</w:t>
      </w:r>
      <w:r w:rsidR="00AA1D1D" w:rsidRPr="00D37615">
        <w:t xml:space="preserve">uantitative studies </w:t>
      </w:r>
      <w:r w:rsidR="00D23AFE">
        <w:t>(24-26</w:t>
      </w:r>
      <w:r w:rsidR="00E94922" w:rsidRPr="00D37615">
        <w:t xml:space="preserve">) </w:t>
      </w:r>
      <w:r w:rsidR="00AA1D1D" w:rsidRPr="00D37615">
        <w:t xml:space="preserve">have demonstrated preservation of the </w:t>
      </w:r>
      <w:proofErr w:type="spellStart"/>
      <w:r w:rsidR="00AA1D1D" w:rsidRPr="00D37615">
        <w:t>reticulo</w:t>
      </w:r>
      <w:proofErr w:type="spellEnd"/>
      <w:r w:rsidR="005416AB">
        <w:t>-</w:t>
      </w:r>
      <w:r w:rsidR="00AA1D1D" w:rsidRPr="00D37615">
        <w:t xml:space="preserve">endothelial function of the spleen after </w:t>
      </w:r>
      <w:r w:rsidR="007B00CB" w:rsidRPr="00D37615">
        <w:t xml:space="preserve">selective </w:t>
      </w:r>
      <w:proofErr w:type="spellStart"/>
      <w:r w:rsidR="007B00CB" w:rsidRPr="00D37615">
        <w:t>angioembolization</w:t>
      </w:r>
      <w:proofErr w:type="spellEnd"/>
      <w:r w:rsidR="007B00CB" w:rsidRPr="00D37615">
        <w:t xml:space="preserve"> as</w:t>
      </w:r>
      <w:r w:rsidR="007A4665" w:rsidRPr="00D37615">
        <w:t xml:space="preserve"> the trabecular distribution of the </w:t>
      </w:r>
      <w:proofErr w:type="spellStart"/>
      <w:r w:rsidR="007A4665" w:rsidRPr="00D37615">
        <w:t>intraparenchymal</w:t>
      </w:r>
      <w:proofErr w:type="spellEnd"/>
      <w:r w:rsidR="007A4665" w:rsidRPr="00D37615">
        <w:t xml:space="preserve"> splenic vess</w:t>
      </w:r>
      <w:r w:rsidR="007B00CB" w:rsidRPr="00D37615">
        <w:t>els allows for targeted emboli</w:t>
      </w:r>
      <w:r w:rsidR="007A4665" w:rsidRPr="00D37615">
        <w:t xml:space="preserve">zation while preserving blood flow to </w:t>
      </w:r>
      <w:proofErr w:type="spellStart"/>
      <w:r w:rsidR="007A4665" w:rsidRPr="00D37615">
        <w:t>noninjured</w:t>
      </w:r>
      <w:proofErr w:type="spellEnd"/>
      <w:r w:rsidR="007A4665" w:rsidRPr="00D37615">
        <w:t xml:space="preserve"> areas of the organ.</w:t>
      </w:r>
      <w:r w:rsidR="007B00CB" w:rsidRPr="00D37615">
        <w:rPr>
          <w:color w:val="111111"/>
        </w:rPr>
        <w:t xml:space="preserve"> Regarding the liver vasculature, ischemia is a rare complication due to the </w:t>
      </w:r>
      <w:r w:rsidR="008816EF" w:rsidRPr="00D37615">
        <w:t>dual blood supply from the hepatic artery and the portal vein</w:t>
      </w:r>
      <w:r w:rsidR="007B00CB" w:rsidRPr="00D37615">
        <w:t xml:space="preserve"> (19). </w:t>
      </w:r>
      <w:r>
        <w:t>Delayed failure of embolization, although very rare, has been reported due to r</w:t>
      </w:r>
      <w:r w:rsidRPr="00D37615">
        <w:t>ecan</w:t>
      </w:r>
      <w:r>
        <w:t xml:space="preserve">alization of the </w:t>
      </w:r>
      <w:proofErr w:type="spellStart"/>
      <w:r>
        <w:t>embolized</w:t>
      </w:r>
      <w:proofErr w:type="spellEnd"/>
      <w:r>
        <w:t xml:space="preserve"> vessel and reconstitution </w:t>
      </w:r>
      <w:r w:rsidR="0024531E">
        <w:t>of arterial flow to the PA (1).</w:t>
      </w:r>
    </w:p>
    <w:p w14:paraId="0C50CFD4" w14:textId="6F088A98" w:rsidR="00BD0913" w:rsidRDefault="008D081D" w:rsidP="0055796C">
      <w:pPr>
        <w:pStyle w:val="NormalWeb"/>
        <w:spacing w:line="480" w:lineRule="auto"/>
        <w:jc w:val="both"/>
      </w:pPr>
      <w:r w:rsidRPr="00813D75">
        <w:t>We pr</w:t>
      </w:r>
      <w:r w:rsidR="00646621" w:rsidRPr="00813D75">
        <w:t xml:space="preserve">esent 3 cases of </w:t>
      </w:r>
      <w:r w:rsidR="00601FC0">
        <w:t>abdominal</w:t>
      </w:r>
      <w:r w:rsidR="00646621" w:rsidRPr="00813D75">
        <w:t xml:space="preserve"> PAs </w:t>
      </w:r>
      <w:r w:rsidR="006A0CE9" w:rsidRPr="00813D75">
        <w:t>that didn’t resolved with spontaneous thrombosis or demonstrated progression in size or with signs of developing active bleeding after conservative management.</w:t>
      </w:r>
      <w:r w:rsidR="00041BF8">
        <w:t xml:space="preserve"> </w:t>
      </w:r>
      <w:r w:rsidR="006A0CE9" w:rsidRPr="00813D75">
        <w:t xml:space="preserve">In this </w:t>
      </w:r>
      <w:r w:rsidR="00813D75">
        <w:t xml:space="preserve">clinical </w:t>
      </w:r>
      <w:r w:rsidR="006A0CE9" w:rsidRPr="00813D75">
        <w:t>scenario,</w:t>
      </w:r>
      <w:r w:rsidR="00813D75" w:rsidRPr="00813D75">
        <w:t xml:space="preserve"> </w:t>
      </w:r>
      <w:r w:rsidR="00813D75">
        <w:t xml:space="preserve">as </w:t>
      </w:r>
      <w:r w:rsidR="00813D75">
        <w:rPr>
          <w:color w:val="211E1E"/>
        </w:rPr>
        <w:t>the</w:t>
      </w:r>
      <w:r w:rsidR="00813D75" w:rsidRPr="00813D75">
        <w:rPr>
          <w:color w:val="211E1E"/>
        </w:rPr>
        <w:t xml:space="preserve"> risk of life-threatening intra-peritoneal hemorrhage</w:t>
      </w:r>
      <w:r w:rsidR="00813D75">
        <w:rPr>
          <w:color w:val="211E1E"/>
        </w:rPr>
        <w:t xml:space="preserve"> is significantly higher</w:t>
      </w:r>
      <w:r w:rsidR="00BB573B" w:rsidRPr="00813D75">
        <w:rPr>
          <w:color w:val="211E1E"/>
        </w:rPr>
        <w:t xml:space="preserve">, </w:t>
      </w:r>
      <w:r w:rsidR="00BC2B83">
        <w:rPr>
          <w:color w:val="211E1E"/>
        </w:rPr>
        <w:t xml:space="preserve">we believe that </w:t>
      </w:r>
      <w:r w:rsidR="00BB573B" w:rsidRPr="00813D75">
        <w:rPr>
          <w:color w:val="211E1E"/>
        </w:rPr>
        <w:t xml:space="preserve">the benefits of prophylactic embolization </w:t>
      </w:r>
      <w:r w:rsidR="002803EE">
        <w:rPr>
          <w:color w:val="211E1E"/>
        </w:rPr>
        <w:t xml:space="preserve">clearly </w:t>
      </w:r>
      <w:r w:rsidR="00BB573B" w:rsidRPr="00813D75">
        <w:rPr>
          <w:color w:val="211E1E"/>
        </w:rPr>
        <w:t>outweigh its potential complications</w:t>
      </w:r>
      <w:r w:rsidR="00F369DC">
        <w:rPr>
          <w:color w:val="211E1E"/>
        </w:rPr>
        <w:t>,</w:t>
      </w:r>
      <w:r w:rsidR="00813D75" w:rsidRPr="00813D75">
        <w:rPr>
          <w:color w:val="211E1E"/>
        </w:rPr>
        <w:t xml:space="preserve"> as </w:t>
      </w:r>
      <w:r w:rsidR="00FF565B">
        <w:t>early</w:t>
      </w:r>
      <w:r w:rsidR="00BB573B" w:rsidRPr="00813D75">
        <w:t xml:space="preserve"> embolization under controlled circumstances is obviously preferable to radiologic or surgical intervention </w:t>
      </w:r>
      <w:r w:rsidR="00813D75" w:rsidRPr="00813D75">
        <w:t xml:space="preserve">to treat </w:t>
      </w:r>
      <w:r w:rsidR="001D7A04">
        <w:t>PA</w:t>
      </w:r>
      <w:r w:rsidR="00BB573B" w:rsidRPr="00813D75">
        <w:t xml:space="preserve"> rupture </w:t>
      </w:r>
      <w:r w:rsidR="00813D75" w:rsidRPr="00813D75">
        <w:t>with catastrophic bleeding.</w:t>
      </w:r>
      <w:r w:rsidR="00F27968">
        <w:t xml:space="preserve"> </w:t>
      </w:r>
    </w:p>
    <w:p w14:paraId="54EA3CA0" w14:textId="77777777" w:rsidR="009A2336" w:rsidRPr="00813D75" w:rsidRDefault="009A2336" w:rsidP="006A0CE9">
      <w:pPr>
        <w:pStyle w:val="NormalWeb"/>
        <w:spacing w:line="360" w:lineRule="auto"/>
        <w:jc w:val="both"/>
      </w:pPr>
    </w:p>
    <w:p w14:paraId="1435A20F" w14:textId="77777777" w:rsidR="005E5B58" w:rsidRDefault="005E5B58" w:rsidP="005E5B58">
      <w:pPr>
        <w:pStyle w:val="NormalWeb"/>
        <w:rPr>
          <w:rFonts w:ascii="Times" w:hAnsi="Times" w:cs="Times"/>
        </w:rPr>
      </w:pPr>
    </w:p>
    <w:p w14:paraId="32796377" w14:textId="74AC61EC" w:rsidR="00505970" w:rsidRPr="005E5B58" w:rsidRDefault="007D1D4F" w:rsidP="00511475">
      <w:pPr>
        <w:pStyle w:val="NormalWeb"/>
        <w:spacing w:line="480" w:lineRule="auto"/>
        <w:rPr>
          <w:rFonts w:ascii="AdvTT31ea7dbe" w:hAnsi="AdvTT31ea7dbe"/>
          <w:color w:val="211E1E"/>
          <w:sz w:val="18"/>
          <w:szCs w:val="18"/>
        </w:rPr>
      </w:pPr>
      <w:r w:rsidRPr="0048121F">
        <w:rPr>
          <w:b/>
          <w:color w:val="211E1E"/>
        </w:rPr>
        <w:t>CONCLUSION</w:t>
      </w:r>
      <w:r w:rsidR="00E1551F" w:rsidRPr="0048121F">
        <w:rPr>
          <w:b/>
          <w:color w:val="211E1E"/>
        </w:rPr>
        <w:t>S</w:t>
      </w:r>
    </w:p>
    <w:p w14:paraId="5F76134F" w14:textId="3DF4DE93" w:rsidR="00D91145" w:rsidRPr="002803EE" w:rsidRDefault="00B02182" w:rsidP="00511475">
      <w:pPr>
        <w:pStyle w:val="NormalWeb"/>
        <w:spacing w:line="480" w:lineRule="auto"/>
        <w:jc w:val="both"/>
      </w:pPr>
      <w:r>
        <w:t>NOM</w:t>
      </w:r>
      <w:r w:rsidR="00505970" w:rsidRPr="000A2B7A">
        <w:t xml:space="preserve"> </w:t>
      </w:r>
      <w:r w:rsidR="00CB1097" w:rsidRPr="000A2B7A">
        <w:t>is</w:t>
      </w:r>
      <w:r w:rsidR="00505970" w:rsidRPr="000A2B7A">
        <w:t xml:space="preserve"> now</w:t>
      </w:r>
      <w:r w:rsidR="00B67714" w:rsidRPr="000A2B7A">
        <w:t xml:space="preserve"> the mainstay of treatment for </w:t>
      </w:r>
      <w:r w:rsidR="00C65FC9" w:rsidRPr="000A2B7A">
        <w:t>clini</w:t>
      </w:r>
      <w:r w:rsidR="00B67714" w:rsidRPr="000A2B7A">
        <w:t xml:space="preserve">cally stable </w:t>
      </w:r>
      <w:r w:rsidR="00E1551F" w:rsidRPr="000A2B7A">
        <w:t>children</w:t>
      </w:r>
      <w:r w:rsidR="00505970" w:rsidRPr="000A2B7A">
        <w:t xml:space="preserve"> </w:t>
      </w:r>
      <w:r w:rsidR="009F7E85" w:rsidRPr="000A2B7A">
        <w:t xml:space="preserve">with solid organ injury grade I-IV (AAST) after blunt </w:t>
      </w:r>
      <w:r w:rsidR="00505970" w:rsidRPr="000A2B7A">
        <w:t>abdominal trauma, with a success rate over 90%</w:t>
      </w:r>
      <w:r w:rsidR="009F7E85" w:rsidRPr="000A2B7A">
        <w:t xml:space="preserve"> of cases. Delayed catastrophic bleeding requiring emergency treatment is, however, a potential </w:t>
      </w:r>
      <w:r w:rsidR="00C65FC9" w:rsidRPr="000A2B7A">
        <w:t xml:space="preserve">life-threatening </w:t>
      </w:r>
      <w:r w:rsidR="009F7E85" w:rsidRPr="000A2B7A">
        <w:t xml:space="preserve">complication of this management approach, </w:t>
      </w:r>
      <w:r w:rsidR="00393D18" w:rsidRPr="000A2B7A">
        <w:t>usually</w:t>
      </w:r>
      <w:r w:rsidR="00C34A2B" w:rsidRPr="000A2B7A">
        <w:t xml:space="preserve"> attributed to rupture of a splanchnic post-traumatic pseudoaneurysm.</w:t>
      </w:r>
      <w:r w:rsidR="00C65FC9" w:rsidRPr="000A2B7A">
        <w:t xml:space="preserve"> </w:t>
      </w:r>
      <w:r w:rsidR="00C34A2B" w:rsidRPr="000A2B7A">
        <w:t xml:space="preserve"> </w:t>
      </w:r>
      <w:r w:rsidR="00B67714" w:rsidRPr="000A2B7A">
        <w:t>The</w:t>
      </w:r>
      <w:r w:rsidR="00C65FC9" w:rsidRPr="000A2B7A">
        <w:t xml:space="preserve"> capability of </w:t>
      </w:r>
      <w:r w:rsidR="00BC532C" w:rsidRPr="000A2B7A">
        <w:t xml:space="preserve">selective </w:t>
      </w:r>
      <w:proofErr w:type="spellStart"/>
      <w:r w:rsidR="00BC532C" w:rsidRPr="000A2B7A">
        <w:t>angioembolization</w:t>
      </w:r>
      <w:proofErr w:type="spellEnd"/>
      <w:r w:rsidR="00BC532C" w:rsidRPr="000A2B7A">
        <w:t xml:space="preserve"> </w:t>
      </w:r>
      <w:r w:rsidR="00C65FC9" w:rsidRPr="000A2B7A">
        <w:t xml:space="preserve">to decrease NOM failure rate in adults with blunt </w:t>
      </w:r>
      <w:r w:rsidR="00F05A41">
        <w:t xml:space="preserve">abdominal </w:t>
      </w:r>
      <w:r w:rsidR="00C65FC9" w:rsidRPr="000A2B7A">
        <w:t>solid organ i</w:t>
      </w:r>
      <w:r w:rsidR="00BC532C" w:rsidRPr="000A2B7A">
        <w:t xml:space="preserve">njuries has been demonstrated, </w:t>
      </w:r>
      <w:r w:rsidR="005C7EDA" w:rsidRPr="000A2B7A">
        <w:t xml:space="preserve">leading to the increasingly common practice of repeated imaging 24-48 hours after trauma and selective embolization of PA if </w:t>
      </w:r>
      <w:r w:rsidR="005C7EDA" w:rsidRPr="000A2B7A">
        <w:rPr>
          <w:color w:val="000000" w:themeColor="text1"/>
        </w:rPr>
        <w:t>detected</w:t>
      </w:r>
      <w:r w:rsidR="000A2B7A" w:rsidRPr="000A2B7A">
        <w:rPr>
          <w:color w:val="000000" w:themeColor="text1"/>
        </w:rPr>
        <w:t>.</w:t>
      </w:r>
      <w:r w:rsidR="001F7044">
        <w:rPr>
          <w:color w:val="000000" w:themeColor="text1"/>
        </w:rPr>
        <w:t xml:space="preserve"> </w:t>
      </w:r>
      <w:r w:rsidR="00B24BAC" w:rsidRPr="001F7044">
        <w:t>Prognostic significance of traumatic abdominal PAs is less well defined</w:t>
      </w:r>
      <w:r w:rsidR="00FB038B">
        <w:t xml:space="preserve"> in the pediatric population and currently</w:t>
      </w:r>
      <w:r w:rsidR="008956A5">
        <w:t xml:space="preserve">, </w:t>
      </w:r>
      <w:r w:rsidR="00FB038B" w:rsidRPr="00BB573B">
        <w:rPr>
          <w:color w:val="211E1E"/>
        </w:rPr>
        <w:t>there are no h</w:t>
      </w:r>
      <w:r w:rsidR="00BB573B">
        <w:rPr>
          <w:color w:val="211E1E"/>
        </w:rPr>
        <w:t>igh-level evidence-based guidelines on its</w:t>
      </w:r>
      <w:r w:rsidR="00FB038B" w:rsidRPr="00BB573B">
        <w:rPr>
          <w:color w:val="211E1E"/>
        </w:rPr>
        <w:t xml:space="preserve"> management</w:t>
      </w:r>
      <w:r w:rsidR="00BB573B">
        <w:rPr>
          <w:color w:val="211E1E"/>
        </w:rPr>
        <w:t>.</w:t>
      </w:r>
      <w:r w:rsidR="008956A5">
        <w:rPr>
          <w:color w:val="211E1E"/>
        </w:rPr>
        <w:t xml:space="preserve"> </w:t>
      </w:r>
      <w:r w:rsidR="00F05A41">
        <w:rPr>
          <w:color w:val="211E1E"/>
        </w:rPr>
        <w:t>However, i</w:t>
      </w:r>
      <w:r w:rsidR="005F33CD">
        <w:rPr>
          <w:color w:val="211E1E"/>
        </w:rPr>
        <w:t>n the specific clinical scenario of persistent or evolving posttraumatic abdominal PAs in children, w</w:t>
      </w:r>
      <w:r w:rsidR="008E1C23">
        <w:rPr>
          <w:color w:val="211E1E"/>
        </w:rPr>
        <w:t>e believe t</w:t>
      </w:r>
      <w:r w:rsidR="005F33CD">
        <w:rPr>
          <w:color w:val="211E1E"/>
        </w:rPr>
        <w:t xml:space="preserve">hat selective </w:t>
      </w:r>
      <w:proofErr w:type="spellStart"/>
      <w:r w:rsidR="005F33CD">
        <w:rPr>
          <w:color w:val="211E1E"/>
        </w:rPr>
        <w:t>angioembolization</w:t>
      </w:r>
      <w:proofErr w:type="spellEnd"/>
      <w:r w:rsidR="008E1C23">
        <w:rPr>
          <w:color w:val="211E1E"/>
        </w:rPr>
        <w:t xml:space="preserve"> </w:t>
      </w:r>
      <w:r w:rsidR="005F33CD">
        <w:rPr>
          <w:color w:val="211E1E"/>
        </w:rPr>
        <w:t>should be strongly considered as an adjunctive treatment to NOM, as de</w:t>
      </w:r>
      <w:r w:rsidR="00F05A41">
        <w:rPr>
          <w:color w:val="211E1E"/>
        </w:rPr>
        <w:t>monstrated in the cases presented</w:t>
      </w:r>
      <w:r w:rsidR="005F33CD">
        <w:rPr>
          <w:color w:val="211E1E"/>
        </w:rPr>
        <w:t xml:space="preserve"> in this article. </w:t>
      </w:r>
      <w:r w:rsidR="005250AB">
        <w:rPr>
          <w:color w:val="211E1E"/>
        </w:rPr>
        <w:t xml:space="preserve">Current </w:t>
      </w:r>
      <w:r w:rsidR="005250AB">
        <w:t>a</w:t>
      </w:r>
      <w:r w:rsidR="00B24BAC" w:rsidRPr="001F7044">
        <w:t xml:space="preserve">vailable data in the literature </w:t>
      </w:r>
      <w:r w:rsidR="005F33CD">
        <w:t>have also</w:t>
      </w:r>
      <w:r w:rsidR="007B432C">
        <w:t xml:space="preserve"> </w:t>
      </w:r>
      <w:r w:rsidR="005F33CD">
        <w:t>reported</w:t>
      </w:r>
      <w:r w:rsidR="007B432C" w:rsidRPr="000A2B7A">
        <w:t xml:space="preserve"> very satisfactory results in the treatment of </w:t>
      </w:r>
      <w:r w:rsidR="007B432C">
        <w:t xml:space="preserve">post-traumatic abdominal </w:t>
      </w:r>
      <w:r w:rsidR="007B432C" w:rsidRPr="000A2B7A">
        <w:t xml:space="preserve">PAs </w:t>
      </w:r>
      <w:r w:rsidR="007B432C">
        <w:t xml:space="preserve">in pediatric </w:t>
      </w:r>
      <w:r w:rsidR="00F05A41">
        <w:t>patients</w:t>
      </w:r>
      <w:r w:rsidR="007B432C">
        <w:t xml:space="preserve"> </w:t>
      </w:r>
      <w:r w:rsidR="007B432C" w:rsidRPr="000A2B7A">
        <w:t>wi</w:t>
      </w:r>
      <w:r w:rsidR="007B432C">
        <w:t xml:space="preserve">th low rate of complications, but </w:t>
      </w:r>
      <w:r w:rsidR="00B24BAC" w:rsidRPr="001F7044">
        <w:t xml:space="preserve">are based </w:t>
      </w:r>
      <w:r w:rsidR="001F7044" w:rsidRPr="001F7044">
        <w:t xml:space="preserve">only </w:t>
      </w:r>
      <w:r w:rsidR="00B24BAC" w:rsidRPr="001F7044">
        <w:t>on cohort studies and ca</w:t>
      </w:r>
      <w:r w:rsidR="001F7044" w:rsidRPr="001F7044">
        <w:t xml:space="preserve">se </w:t>
      </w:r>
      <w:r w:rsidR="007B432C">
        <w:t>repor</w:t>
      </w:r>
      <w:r w:rsidR="00010655">
        <w:t>ts.</w:t>
      </w:r>
      <w:r w:rsidR="007B432C">
        <w:t xml:space="preserve"> P</w:t>
      </w:r>
      <w:r w:rsidR="00B24BAC" w:rsidRPr="001F7044">
        <w:t xml:space="preserve">rospective randomized-controlled trials are lacking </w:t>
      </w:r>
      <w:r w:rsidR="00272704" w:rsidRPr="001F7044">
        <w:t xml:space="preserve">in order to define </w:t>
      </w:r>
      <w:r w:rsidR="00F05A41">
        <w:t>its</w:t>
      </w:r>
      <w:r w:rsidR="001F7044" w:rsidRPr="001F7044">
        <w:t xml:space="preserve"> incidence, natural </w:t>
      </w:r>
      <w:r w:rsidR="001F7044" w:rsidRPr="001F7044">
        <w:rPr>
          <w:color w:val="1A1718"/>
        </w:rPr>
        <w:t xml:space="preserve">history and management, as well as which patients will benefit </w:t>
      </w:r>
      <w:r w:rsidR="00F93624">
        <w:rPr>
          <w:color w:val="1A1718"/>
        </w:rPr>
        <w:t>from</w:t>
      </w:r>
      <w:r w:rsidR="00BB4354">
        <w:rPr>
          <w:color w:val="1A1718"/>
        </w:rPr>
        <w:t xml:space="preserve"> earlier </w:t>
      </w:r>
      <w:proofErr w:type="spellStart"/>
      <w:r w:rsidR="00BB4354">
        <w:rPr>
          <w:color w:val="1A1718"/>
        </w:rPr>
        <w:t>angioembolization</w:t>
      </w:r>
      <w:proofErr w:type="spellEnd"/>
      <w:r w:rsidR="001F7044" w:rsidRPr="001F7044">
        <w:rPr>
          <w:color w:val="1A1718"/>
        </w:rPr>
        <w:t>.</w:t>
      </w:r>
      <w:r w:rsidR="00010655">
        <w:rPr>
          <w:color w:val="1A1718"/>
        </w:rPr>
        <w:t xml:space="preserve"> </w:t>
      </w:r>
    </w:p>
    <w:p w14:paraId="40E66057" w14:textId="77777777" w:rsidR="00C65FC9" w:rsidRDefault="00C65FC9" w:rsidP="00511475">
      <w:pPr>
        <w:pStyle w:val="NormalWeb"/>
        <w:spacing w:line="480" w:lineRule="auto"/>
        <w:jc w:val="both"/>
        <w:rPr>
          <w:rFonts w:ascii="Times" w:hAnsi="Times"/>
        </w:rPr>
      </w:pPr>
    </w:p>
    <w:p w14:paraId="01CF7B63" w14:textId="46E40BE2" w:rsidR="00B02182" w:rsidRDefault="00B02182" w:rsidP="00CC2CFB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t>BIBLIOGRAPHY</w:t>
      </w:r>
    </w:p>
    <w:p w14:paraId="298D4F32" w14:textId="68839ABA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color w:val="000000" w:themeColor="text1"/>
        </w:rPr>
        <w:fldChar w:fldCharType="begin" w:fldLock="1"/>
      </w:r>
      <w:r>
        <w:rPr>
          <w:rFonts w:ascii="Times New Roman" w:hAnsi="Times New Roman" w:cs="Times New Roman"/>
          <w:color w:val="000000" w:themeColor="text1"/>
        </w:rPr>
        <w:instrText xml:space="preserve">ADDIN Mendeley Bibliography CSL_BIBLIOGRAPHY 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noProof/>
        </w:rPr>
        <w:t xml:space="preserve">1. </w:t>
      </w:r>
      <w:r>
        <w:rPr>
          <w:rFonts w:ascii="Times New Roman" w:hAnsi="Times New Roman" w:cs="Times New Roman"/>
          <w:noProof/>
        </w:rPr>
        <w:tab/>
      </w:r>
      <w:r w:rsidR="00186486">
        <w:rPr>
          <w:rFonts w:ascii="Times New Roman" w:hAnsi="Times New Roman" w:cs="Times New Roman"/>
          <w:noProof/>
        </w:rPr>
        <w:t>Saad NEA</w:t>
      </w:r>
      <w:r>
        <w:rPr>
          <w:rFonts w:ascii="Times New Roman" w:hAnsi="Times New Roman" w:cs="Times New Roman"/>
          <w:noProof/>
        </w:rPr>
        <w:t xml:space="preserve">, Saad WE, Davies MG, </w:t>
      </w:r>
      <w:r w:rsidR="00E903D0">
        <w:rPr>
          <w:rFonts w:ascii="Times New Roman" w:hAnsi="Times New Roman" w:cs="Times New Roman"/>
          <w:noProof/>
        </w:rPr>
        <w:t>et al</w:t>
      </w:r>
      <w:r>
        <w:rPr>
          <w:rFonts w:ascii="Times New Roman" w:hAnsi="Times New Roman" w:cs="Times New Roman"/>
          <w:noProof/>
        </w:rPr>
        <w:t xml:space="preserve">. Pseudoaneurysms and the Role of Minimally Invasive Techniques in Their Management. Radiographics. 2005;25(1):173–90. </w:t>
      </w:r>
    </w:p>
    <w:p w14:paraId="2D23F44D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. </w:t>
      </w:r>
      <w:r>
        <w:rPr>
          <w:rFonts w:ascii="Times New Roman" w:hAnsi="Times New Roman" w:cs="Times New Roman"/>
          <w:noProof/>
        </w:rPr>
        <w:tab/>
        <w:t xml:space="preserve">Martin K, Vanhouwelingen L, Bütter A. The significance of pseudoaneurysms in the nonoperative management of pediatric blunt splenic trauma. J Pediatr Surg. 2011; 46(5):933–7. </w:t>
      </w:r>
    </w:p>
    <w:p w14:paraId="575FFE38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3. </w:t>
      </w:r>
      <w:r>
        <w:rPr>
          <w:rFonts w:ascii="Times New Roman" w:hAnsi="Times New Roman" w:cs="Times New Roman"/>
          <w:noProof/>
        </w:rPr>
        <w:tab/>
        <w:t xml:space="preserve">Iacobellis ABF, Villamaina URE. Non operative management of blunt splenic trauma: a prospective evaluation of a standardized treatment protocol. Eur J Trauma Emerg Surg. 2016;42(5):1–6. </w:t>
      </w:r>
    </w:p>
    <w:p w14:paraId="18A898CA" w14:textId="77777777" w:rsidR="00B02182" w:rsidRPr="009F12E9" w:rsidRDefault="00B02182" w:rsidP="00511475">
      <w:pPr>
        <w:spacing w:line="480" w:lineRule="auto"/>
        <w:ind w:left="640" w:hanging="640"/>
        <w:jc w:val="both"/>
        <w:rPr>
          <w:rFonts w:ascii="Times" w:eastAsia="Times New Roman" w:hAnsi="Times" w:cs="Times New Roman"/>
          <w:sz w:val="20"/>
          <w:szCs w:val="20"/>
        </w:rPr>
      </w:pPr>
      <w:r>
        <w:rPr>
          <w:rFonts w:ascii="Times New Roman" w:hAnsi="Times New Roman" w:cs="Times New Roman"/>
          <w:noProof/>
        </w:rPr>
        <w:t xml:space="preserve">4. </w:t>
      </w:r>
      <w:r>
        <w:rPr>
          <w:rFonts w:ascii="Times New Roman" w:hAnsi="Times New Roman" w:cs="Times New Roman"/>
          <w:noProof/>
        </w:rPr>
        <w:tab/>
        <w:t>Haan JM, Bochicchio G V, Kramer N. Nonoperative Management of Blunt Splenic Injury : a 5-year experience. J Trauma. 2005; 58(3):492-8.</w:t>
      </w:r>
    </w:p>
    <w:p w14:paraId="16FA4D2F" w14:textId="77777777" w:rsidR="00B02182" w:rsidRPr="009F12E9" w:rsidRDefault="00B02182" w:rsidP="00511475">
      <w:pPr>
        <w:spacing w:line="480" w:lineRule="auto"/>
        <w:ind w:left="640" w:hanging="640"/>
        <w:jc w:val="both"/>
        <w:rPr>
          <w:rFonts w:ascii="Times" w:eastAsia="Times New Roman" w:hAnsi="Times" w:cs="Times New Roman"/>
          <w:sz w:val="20"/>
          <w:szCs w:val="20"/>
        </w:rPr>
      </w:pPr>
    </w:p>
    <w:p w14:paraId="1B6FC8B6" w14:textId="3B455A7A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5. </w:t>
      </w:r>
      <w:r>
        <w:rPr>
          <w:rFonts w:ascii="Times New Roman" w:hAnsi="Times New Roman" w:cs="Times New Roman"/>
          <w:noProof/>
        </w:rPr>
        <w:tab/>
        <w:t>C</w:t>
      </w:r>
      <w:r w:rsidR="00E903D0">
        <w:rPr>
          <w:rFonts w:ascii="Times New Roman" w:hAnsi="Times New Roman" w:cs="Times New Roman"/>
          <w:noProof/>
        </w:rPr>
        <w:t>heynel N, Loffroy R, Guiu B, et al</w:t>
      </w:r>
      <w:r>
        <w:rPr>
          <w:rFonts w:ascii="Times New Roman" w:hAnsi="Times New Roman" w:cs="Times New Roman"/>
          <w:noProof/>
        </w:rPr>
        <w:t xml:space="preserve">. Transcatheter Arterial Embolization of Splenic Artery Aneurysms and Pseudoaneurysms: Short- and Long-Term Results. Ann Vasc Surg. 2008;22(5):618-26. </w:t>
      </w:r>
    </w:p>
    <w:p w14:paraId="2A73B048" w14:textId="787C0D3E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6. </w:t>
      </w:r>
      <w:r>
        <w:rPr>
          <w:rFonts w:ascii="Times New Roman" w:hAnsi="Times New Roman" w:cs="Times New Roman"/>
          <w:noProof/>
        </w:rPr>
        <w:tab/>
        <w:t xml:space="preserve">Finley DS, Hinojosa MW, Paya M, </w:t>
      </w:r>
      <w:r w:rsidR="00E903D0">
        <w:rPr>
          <w:rFonts w:ascii="Times New Roman" w:hAnsi="Times New Roman" w:cs="Times New Roman"/>
          <w:noProof/>
        </w:rPr>
        <w:t>et al</w:t>
      </w:r>
      <w:r>
        <w:rPr>
          <w:rFonts w:ascii="Times New Roman" w:hAnsi="Times New Roman" w:cs="Times New Roman"/>
          <w:noProof/>
        </w:rPr>
        <w:t>. Hepatic Artery Pseudoaneurysm: A Report of Seven Cases and a Review of the Literature. Surg Today. 2005;35(7):543–7.</w:t>
      </w:r>
    </w:p>
    <w:p w14:paraId="333E7C8B" w14:textId="0F69F3F1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7. </w:t>
      </w:r>
      <w:r>
        <w:rPr>
          <w:rFonts w:ascii="Times New Roman" w:hAnsi="Times New Roman" w:cs="Times New Roman"/>
          <w:noProof/>
        </w:rPr>
        <w:tab/>
        <w:t>Lyn</w:t>
      </w:r>
      <w:r w:rsidR="00E903D0">
        <w:rPr>
          <w:rFonts w:ascii="Times New Roman" w:hAnsi="Times New Roman" w:cs="Times New Roman"/>
          <w:noProof/>
        </w:rPr>
        <w:t>n KN, Werder GM, Callaghan RM, et al</w:t>
      </w:r>
      <w:r>
        <w:rPr>
          <w:rFonts w:ascii="Times New Roman" w:hAnsi="Times New Roman" w:cs="Times New Roman"/>
          <w:noProof/>
        </w:rPr>
        <w:t xml:space="preserve">. Pediatric blunt splenic trauma: a comprehensive review. Pediatr Radiol. 2009; 39(9):904–16. </w:t>
      </w:r>
    </w:p>
    <w:p w14:paraId="7F3CB7C9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8. </w:t>
      </w:r>
      <w:r>
        <w:rPr>
          <w:rFonts w:ascii="Times New Roman" w:hAnsi="Times New Roman" w:cs="Times New Roman"/>
          <w:noProof/>
        </w:rPr>
        <w:tab/>
        <w:t xml:space="preserve">Soudack M, Epelman M, Gaitini D. Spontaneous Thrombosis of Hepatic Posttraumatic Pseudoaneurysms: sonographic and computed tomographic features. J Ultrasound Med. 2003;22(1):99–103. </w:t>
      </w:r>
    </w:p>
    <w:p w14:paraId="57638B4F" w14:textId="6B6BE946" w:rsidR="00B02182" w:rsidRDefault="00E903D0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9. </w:t>
      </w:r>
      <w:r>
        <w:rPr>
          <w:rFonts w:ascii="Times New Roman" w:hAnsi="Times New Roman" w:cs="Times New Roman"/>
          <w:noProof/>
        </w:rPr>
        <w:tab/>
        <w:t>Khoo I, Lim F, Miao P</w:t>
      </w:r>
      <w:r w:rsidR="00B02182">
        <w:rPr>
          <w:rFonts w:ascii="Times New Roman" w:hAnsi="Times New Roman" w:cs="Times New Roman"/>
          <w:noProof/>
        </w:rPr>
        <w:t xml:space="preserve">, et al. Prophylactic embolization of hepatic artery pseudoaneurysm after blunt abdominal trauma in a child. J Pediatr Surg. 2010; 45(4):837–9. </w:t>
      </w:r>
    </w:p>
    <w:p w14:paraId="20E4481E" w14:textId="25E10231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0. </w:t>
      </w:r>
      <w:r>
        <w:rPr>
          <w:rFonts w:ascii="Times New Roman" w:hAnsi="Times New Roman" w:cs="Times New Roman"/>
          <w:noProof/>
        </w:rPr>
        <w:tab/>
        <w:t xml:space="preserve">Bhullar IS, Frykberg ER, Siragusa D, et al. Selective angiographic embolization of blunt splenic traumatic injuries in adults decreases failure rate of nonoperative management. J Trauma Acute Care Surg. 2012;72(5):1127-34. </w:t>
      </w:r>
    </w:p>
    <w:p w14:paraId="70AF6862" w14:textId="45F4FD2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1. </w:t>
      </w:r>
      <w:r>
        <w:rPr>
          <w:rFonts w:ascii="Times New Roman" w:hAnsi="Times New Roman" w:cs="Times New Roman"/>
          <w:noProof/>
        </w:rPr>
        <w:tab/>
        <w:t xml:space="preserve">Durkin N, Deganello A, Sellars ME, </w:t>
      </w:r>
      <w:r w:rsidR="00E903D0">
        <w:rPr>
          <w:rFonts w:ascii="Times New Roman" w:hAnsi="Times New Roman" w:cs="Times New Roman"/>
          <w:noProof/>
        </w:rPr>
        <w:t>et al</w:t>
      </w:r>
      <w:r>
        <w:rPr>
          <w:rFonts w:ascii="Times New Roman" w:hAnsi="Times New Roman" w:cs="Times New Roman"/>
          <w:noProof/>
        </w:rPr>
        <w:t>. Post-traumatic liver and splenic pseudoaneurysms in children: Diagnosis , management , and follow-up screening using contrast enhanced ultrasound (CEUS). J Pediatr Surg. 2016; 51(2):289-92.</w:t>
      </w:r>
    </w:p>
    <w:p w14:paraId="14446E5E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2. </w:t>
      </w:r>
      <w:r>
        <w:rPr>
          <w:rFonts w:ascii="Times New Roman" w:hAnsi="Times New Roman" w:cs="Times New Roman"/>
          <w:noProof/>
        </w:rPr>
        <w:tab/>
        <w:t>Schuster T, Leissner G. Selective Angioembolization in Blunt Solid Organ Injury in Children and Adolescents: Review of Recent Literature and Own Experiences. Eur J Pediatr Surg. 2013; 23(6):454-63.</w:t>
      </w:r>
    </w:p>
    <w:p w14:paraId="204ABBE1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3. </w:t>
      </w:r>
      <w:r>
        <w:rPr>
          <w:rFonts w:ascii="Times New Roman" w:hAnsi="Times New Roman" w:cs="Times New Roman"/>
          <w:noProof/>
        </w:rPr>
        <w:tab/>
        <w:t xml:space="preserve">Haan JM, Scalea TM. Blunt Splenic Injuries In The Adolescent Trauma Population : The Role Of Angiography And Embolization. JEM. 2011;41(1):21-8. </w:t>
      </w:r>
    </w:p>
    <w:p w14:paraId="6E167543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4. </w:t>
      </w:r>
      <w:r>
        <w:rPr>
          <w:rFonts w:ascii="Times New Roman" w:hAnsi="Times New Roman" w:cs="Times New Roman"/>
          <w:noProof/>
        </w:rPr>
        <w:tab/>
        <w:t xml:space="preserve">Skattum J, Gaarder C, Aksel P. Splenic artery embolisation in children and adolescents - An 8 year experience. Injury. 2014;45(1):160-3. </w:t>
      </w:r>
    </w:p>
    <w:p w14:paraId="6E9D72F7" w14:textId="47DD1C96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5. </w:t>
      </w:r>
      <w:r>
        <w:rPr>
          <w:rFonts w:ascii="Times New Roman" w:hAnsi="Times New Roman" w:cs="Times New Roman"/>
          <w:noProof/>
        </w:rPr>
        <w:tab/>
        <w:t xml:space="preserve">Schurr M, Fabian T, Gavant M, </w:t>
      </w:r>
      <w:r w:rsidR="00E903D0">
        <w:rPr>
          <w:rFonts w:ascii="Times New Roman" w:hAnsi="Times New Roman" w:cs="Times New Roman"/>
          <w:noProof/>
        </w:rPr>
        <w:t>et al</w:t>
      </w:r>
      <w:r>
        <w:rPr>
          <w:rFonts w:ascii="Times New Roman" w:hAnsi="Times New Roman" w:cs="Times New Roman"/>
          <w:noProof/>
        </w:rPr>
        <w:t xml:space="preserve">. Management of blunt splenic trauma: computed tomographic contrast blush predicts failure of nonoperative management. J Trauma. 1995;39(3):507-13. </w:t>
      </w:r>
    </w:p>
    <w:p w14:paraId="29504FAA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6. </w:t>
      </w:r>
      <w:r>
        <w:rPr>
          <w:rFonts w:ascii="Times New Roman" w:hAnsi="Times New Roman" w:cs="Times New Roman"/>
          <w:noProof/>
        </w:rPr>
        <w:tab/>
        <w:t xml:space="preserve">Kittaka H, Yagi Y, Zushi R, Hazui H, Akimoto H. The Investigation of Posttraumatic Pseudoaneurysms in Patients Treated with Nonoperative Management for Blunt Abdominal Solid Organ Injuries. PLoS One. 2015;10(3):1-12. </w:t>
      </w:r>
    </w:p>
    <w:p w14:paraId="090CEFD3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7. </w:t>
      </w:r>
      <w:r>
        <w:rPr>
          <w:rFonts w:ascii="Times New Roman" w:hAnsi="Times New Roman" w:cs="Times New Roman"/>
          <w:noProof/>
        </w:rPr>
        <w:tab/>
        <w:t>Safavi A, Beaudry P, Jamieson D, Murphy JJ. Traumatic pseudoaneurysms of the liver and spleen in children: is routine screening warranted? J Pediatr Surg. 2011;46(5):938–41.</w:t>
      </w:r>
    </w:p>
    <w:p w14:paraId="50591491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8. </w:t>
      </w:r>
      <w:r>
        <w:rPr>
          <w:rFonts w:ascii="Times New Roman" w:hAnsi="Times New Roman" w:cs="Times New Roman"/>
          <w:noProof/>
        </w:rPr>
        <w:tab/>
        <w:t xml:space="preserve">Coccolini F, Montori G, Catena F, Kluger Y, Biffl W, Moore EE, et al. Splenic trauma : WSES classification and guidelines for adult and pediatric patients. World J Emerg Surg. 2017;12(40):1–26. </w:t>
      </w:r>
    </w:p>
    <w:p w14:paraId="0476F13F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19. </w:t>
      </w:r>
      <w:r>
        <w:rPr>
          <w:rFonts w:ascii="Times New Roman" w:hAnsi="Times New Roman" w:cs="Times New Roman"/>
          <w:noProof/>
        </w:rPr>
        <w:tab/>
        <w:t xml:space="preserve">Kiankhooy A, Sartorelli KH, Vane DW, Bhave AD. Angiographic Embolization Is Safe and Effective Therapy for Blunt Abdominal Solid Organ Injury in Children. J Trauma. 2010;68(3): 526-31. </w:t>
      </w:r>
    </w:p>
    <w:p w14:paraId="3B462384" w14:textId="1114CCB5" w:rsidR="00EF5745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0. </w:t>
      </w:r>
      <w:r>
        <w:rPr>
          <w:rFonts w:ascii="Times New Roman" w:hAnsi="Times New Roman" w:cs="Times New Roman"/>
          <w:noProof/>
        </w:rPr>
        <w:tab/>
        <w:t>Yamaçake KGR, Lucon M, Lucon AM, et al. Renal Artery Pseudoaneurysm after blunt renal trauma: Report on Three Cases and Review of the Literature. Sao Paulo Med J. 2013;131(5):356-362.</w:t>
      </w:r>
    </w:p>
    <w:p w14:paraId="5A3E806F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1. </w:t>
      </w:r>
      <w:r>
        <w:rPr>
          <w:rFonts w:ascii="Times New Roman" w:hAnsi="Times New Roman" w:cs="Times New Roman"/>
          <w:noProof/>
        </w:rPr>
        <w:tab/>
        <w:t>Garg A, Gokhale A, Garg P, et al. Endovascular Treatment of a Delayed Renal Artery Pseudoaneurysm Following Blunt Abdominal Trauma. Urol J. 2007; 4(3): 184-186.</w:t>
      </w:r>
    </w:p>
    <w:p w14:paraId="2AD1F918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2. </w:t>
      </w:r>
      <w:r>
        <w:rPr>
          <w:rFonts w:ascii="Times New Roman" w:hAnsi="Times New Roman" w:cs="Times New Roman"/>
          <w:noProof/>
        </w:rPr>
        <w:tab/>
        <w:t>Hardcastle TC, Reitz D, Hollander Dd, Rodseth R, Muckart DJ. Posttraumatic Intrahepatic Pseudoaneurysm in a Child Managed by Coil Angioembolization: a Case Report ans Literature Review. J Pediatr Surg. 2010; 45(6): 1-3.</w:t>
      </w:r>
    </w:p>
    <w:p w14:paraId="544DCE3B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3. </w:t>
      </w:r>
      <w:r>
        <w:rPr>
          <w:rFonts w:ascii="Times New Roman" w:hAnsi="Times New Roman" w:cs="Times New Roman"/>
          <w:noProof/>
        </w:rPr>
        <w:tab/>
        <w:t>Ong C, et al. Primary Hepatic Artery Embolization in Pediatric Blunt Trauma. J Pediatr Surg. 2012;47(12): 2316-20.</w:t>
      </w:r>
    </w:p>
    <w:p w14:paraId="47ED9655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4. </w:t>
      </w:r>
      <w:r>
        <w:rPr>
          <w:rFonts w:ascii="Times New Roman" w:hAnsi="Times New Roman" w:cs="Times New Roman"/>
          <w:noProof/>
        </w:rPr>
        <w:tab/>
        <w:t>Skattum J, Jeanette R, Loekke V, Larsen T, Grete A, Aaberge IS, et al. Preserved function after angioembolisation of splenic injury in children and adolescents: A case control study. Injury. 2014;45(1):156–9.</w:t>
      </w:r>
    </w:p>
    <w:p w14:paraId="00AD201C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5. </w:t>
      </w:r>
      <w:r>
        <w:rPr>
          <w:rFonts w:ascii="Times New Roman" w:hAnsi="Times New Roman" w:cs="Times New Roman"/>
          <w:noProof/>
        </w:rPr>
        <w:tab/>
        <w:t xml:space="preserve">Sclafani S, Shaftan G, Scalea T. Nonoperative salvage of computed tomography-diagnosed splenic injuries: utilization of angiography for triage and embolization for hemostasis. J Trauma. 1995;39(5):818–27. </w:t>
      </w:r>
    </w:p>
    <w:p w14:paraId="0CB594DD" w14:textId="77777777" w:rsidR="00B02182" w:rsidRDefault="00B02182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26. </w:t>
      </w:r>
      <w:r>
        <w:rPr>
          <w:rFonts w:ascii="Times New Roman" w:hAnsi="Times New Roman" w:cs="Times New Roman"/>
          <w:noProof/>
        </w:rPr>
        <w:tab/>
        <w:t>Schimmer JAG, Steeg AFW Van Der, Zuidema WP. Splenic function after angioembolization for splenic trauma in children and adults: A systematic review. Injury. 2016;47(3):525-30.</w:t>
      </w:r>
    </w:p>
    <w:p w14:paraId="1CF9E206" w14:textId="77777777" w:rsidR="00CC2CFB" w:rsidRDefault="00CC2CFB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</w:p>
    <w:p w14:paraId="588AF788" w14:textId="77777777" w:rsidR="00CC2CFB" w:rsidRDefault="00CC2CFB" w:rsidP="00CC2CFB">
      <w:pPr>
        <w:pStyle w:val="Caption"/>
        <w:keepNext/>
        <w:jc w:val="both"/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</w:pPr>
    </w:p>
    <w:p w14:paraId="1180EA50" w14:textId="77777777" w:rsidR="00CC2CFB" w:rsidRPr="00CC2CFB" w:rsidRDefault="00CC2CFB" w:rsidP="00CC2CFB"/>
    <w:p w14:paraId="4F1AF738" w14:textId="77777777" w:rsidR="00CC2CFB" w:rsidRPr="00616207" w:rsidRDefault="00CC2CFB" w:rsidP="00CC2CFB">
      <w:pPr>
        <w:pStyle w:val="Caption"/>
        <w:keepNext/>
        <w:jc w:val="both"/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</w:pPr>
      <w:r w:rsidRPr="00616207"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  <w:t xml:space="preserve">Table </w:t>
      </w:r>
      <w:r w:rsidRPr="00616207"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  <w:fldChar w:fldCharType="begin"/>
      </w:r>
      <w:r w:rsidRPr="00616207"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  <w:instrText xml:space="preserve"> SEQ Table \* ARABIC </w:instrText>
      </w:r>
      <w:r w:rsidRPr="00616207"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  <w:fldChar w:fldCharType="separate"/>
      </w:r>
      <w:r w:rsidR="002E4D65">
        <w:rPr>
          <w:rFonts w:ascii="Times New Roman" w:hAnsi="Times New Roman" w:cs="Times New Roman"/>
          <w:i w:val="0"/>
          <w:noProof/>
          <w:color w:val="000000" w:themeColor="text1"/>
          <w:sz w:val="20"/>
          <w:szCs w:val="20"/>
        </w:rPr>
        <w:t>1</w:t>
      </w:r>
      <w:r w:rsidRPr="00616207"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  <w:fldChar w:fldCharType="end"/>
      </w:r>
      <w:r w:rsidRPr="00616207">
        <w:rPr>
          <w:rFonts w:ascii="Times New Roman" w:hAnsi="Times New Roman" w:cs="Times New Roman"/>
          <w:i w:val="0"/>
          <w:color w:val="000000" w:themeColor="text1"/>
          <w:sz w:val="20"/>
          <w:szCs w:val="20"/>
        </w:rPr>
        <w:t xml:space="preserve"> - The American Association for the Surgery of Trauma grading system for blunt injury of the liver, spleen and kidney</w:t>
      </w:r>
    </w:p>
    <w:p w14:paraId="3960BC0C" w14:textId="77777777" w:rsidR="00CC2CFB" w:rsidRDefault="00CC2CFB" w:rsidP="00511475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jc w:val="both"/>
        <w:rPr>
          <w:rFonts w:ascii="Times New Roman" w:hAnsi="Times New Roman" w:cs="Times New Roman"/>
          <w:noProof/>
        </w:rPr>
      </w:pPr>
    </w:p>
    <w:tbl>
      <w:tblPr>
        <w:tblStyle w:val="PlainTable3"/>
        <w:tblW w:w="9958" w:type="dxa"/>
        <w:tblInd w:w="-319" w:type="dxa"/>
        <w:tblLook w:val="04E0" w:firstRow="1" w:lastRow="1" w:firstColumn="1" w:lastColumn="0" w:noHBand="0" w:noVBand="1"/>
      </w:tblPr>
      <w:tblGrid>
        <w:gridCol w:w="2020"/>
        <w:gridCol w:w="2835"/>
        <w:gridCol w:w="2410"/>
        <w:gridCol w:w="2693"/>
      </w:tblGrid>
      <w:tr w:rsidR="003C22FC" w14:paraId="62770FCC" w14:textId="77777777" w:rsidTr="00666F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20" w:type="dxa"/>
            <w:tcBorders>
              <w:bottom w:val="single" w:sz="4" w:space="0" w:color="auto"/>
              <w:right w:val="single" w:sz="4" w:space="0" w:color="auto"/>
            </w:tcBorders>
          </w:tcPr>
          <w:p w14:paraId="0178AF93" w14:textId="77777777" w:rsidR="003C22FC" w:rsidRPr="00F27968" w:rsidRDefault="003C22FC" w:rsidP="00666F3D">
            <w:pPr>
              <w:pStyle w:val="NormalWeb"/>
              <w:tabs>
                <w:tab w:val="left" w:pos="1761"/>
                <w:tab w:val="right" w:pos="2036"/>
              </w:tabs>
              <w:spacing w:line="360" w:lineRule="auto"/>
              <w:jc w:val="both"/>
              <w:rPr>
                <w:b w:val="0"/>
                <w:sz w:val="20"/>
                <w:szCs w:val="20"/>
              </w:rPr>
            </w:pPr>
            <w:r w:rsidRPr="00F27968">
              <w:rPr>
                <w:b w:val="0"/>
                <w:caps w:val="0"/>
                <w:sz w:val="20"/>
                <w:szCs w:val="20"/>
              </w:rPr>
              <w:t xml:space="preserve">AAST </w:t>
            </w:r>
            <w:r w:rsidRPr="00F27968">
              <w:rPr>
                <w:b w:val="0"/>
                <w:sz w:val="20"/>
                <w:szCs w:val="20"/>
              </w:rPr>
              <w:t xml:space="preserve"> </w:t>
            </w:r>
            <w:r>
              <w:rPr>
                <w:b w:val="0"/>
                <w:caps w:val="0"/>
                <w:sz w:val="20"/>
                <w:szCs w:val="20"/>
              </w:rPr>
              <w:t xml:space="preserve">blunt solid organ injury </w:t>
            </w:r>
            <w:r w:rsidRPr="00F27968">
              <w:rPr>
                <w:b w:val="0"/>
                <w:caps w:val="0"/>
                <w:sz w:val="20"/>
                <w:szCs w:val="20"/>
              </w:rPr>
              <w:t>grad</w:t>
            </w:r>
            <w:r>
              <w:rPr>
                <w:b w:val="0"/>
                <w:caps w:val="0"/>
                <w:sz w:val="20"/>
                <w:szCs w:val="20"/>
              </w:rPr>
              <w:t>e</w:t>
            </w:r>
            <w:r w:rsidRPr="00F27968">
              <w:rPr>
                <w:b w:val="0"/>
                <w:sz w:val="20"/>
                <w:szCs w:val="20"/>
              </w:rPr>
              <w:tab/>
            </w:r>
            <w:r w:rsidRPr="00F27968">
              <w:rPr>
                <w:b w:val="0"/>
                <w:sz w:val="20"/>
                <w:szCs w:val="20"/>
              </w:rPr>
              <w:tab/>
            </w:r>
          </w:p>
        </w:tc>
        <w:tc>
          <w:tcPr>
            <w:tcW w:w="2835" w:type="dxa"/>
            <w:tcBorders>
              <w:left w:val="single" w:sz="4" w:space="0" w:color="auto"/>
              <w:right w:val="single" w:sz="4" w:space="0" w:color="auto"/>
            </w:tcBorders>
          </w:tcPr>
          <w:p w14:paraId="0DF451C7" w14:textId="77777777" w:rsidR="003C22FC" w:rsidRDefault="003C22FC" w:rsidP="00666F3D">
            <w:pPr>
              <w:pStyle w:val="NormalWeb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Liver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</w:tcPr>
          <w:p w14:paraId="70F1FBAF" w14:textId="77777777" w:rsidR="003C22FC" w:rsidRDefault="003C22FC" w:rsidP="00666F3D">
            <w:pPr>
              <w:pStyle w:val="NormalWeb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pleen</w:t>
            </w:r>
          </w:p>
        </w:tc>
        <w:tc>
          <w:tcPr>
            <w:tcW w:w="2693" w:type="dxa"/>
            <w:tcBorders>
              <w:left w:val="single" w:sz="4" w:space="0" w:color="auto"/>
            </w:tcBorders>
          </w:tcPr>
          <w:p w14:paraId="0E515D5A" w14:textId="77777777" w:rsidR="003C22FC" w:rsidRDefault="003C22FC" w:rsidP="00666F3D">
            <w:pPr>
              <w:pStyle w:val="NormalWeb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kidney</w:t>
            </w:r>
          </w:p>
        </w:tc>
      </w:tr>
      <w:tr w:rsidR="003C22FC" w14:paraId="155756BD" w14:textId="77777777" w:rsidTr="00666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  <w:tcBorders>
              <w:top w:val="single" w:sz="4" w:space="0" w:color="auto"/>
              <w:right w:val="single" w:sz="4" w:space="0" w:color="auto"/>
            </w:tcBorders>
          </w:tcPr>
          <w:p w14:paraId="0CA5F79A" w14:textId="77777777" w:rsidR="003C22FC" w:rsidRDefault="003C22FC" w:rsidP="00666F3D">
            <w:pPr>
              <w:pStyle w:val="NormalWeb"/>
              <w:spacing w:line="360" w:lineRule="auto"/>
              <w:jc w:val="both"/>
            </w:pPr>
            <w:r>
              <w:t>I</w:t>
            </w:r>
          </w:p>
        </w:tc>
        <w:tc>
          <w:tcPr>
            <w:tcW w:w="2835" w:type="dxa"/>
            <w:tcBorders>
              <w:left w:val="single" w:sz="4" w:space="0" w:color="auto"/>
              <w:right w:val="single" w:sz="4" w:space="0" w:color="auto"/>
            </w:tcBorders>
          </w:tcPr>
          <w:p w14:paraId="56189766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Subcapsular haematoma: &lt;10% surface area</w:t>
            </w:r>
          </w:p>
          <w:p w14:paraId="087516B3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 &lt;1 cm depth</w:t>
            </w:r>
          </w:p>
          <w:p w14:paraId="0EF4810F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</w:tcPr>
          <w:p w14:paraId="5507E07C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Subcapsular haematoma: </w:t>
            </w: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&lt;10% of surface area</w:t>
            </w:r>
          </w:p>
          <w:p w14:paraId="2A3BCC31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 &lt;1 cm depth</w:t>
            </w:r>
          </w:p>
        </w:tc>
        <w:tc>
          <w:tcPr>
            <w:tcW w:w="2693" w:type="dxa"/>
            <w:tcBorders>
              <w:left w:val="single" w:sz="4" w:space="0" w:color="auto"/>
            </w:tcBorders>
          </w:tcPr>
          <w:p w14:paraId="531530CB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Contusion</w:t>
            </w:r>
          </w:p>
          <w:p w14:paraId="6EFDB00A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Subcapsular haematoma:</w:t>
            </w:r>
            <w:r w:rsidRPr="00214E72">
              <w:rPr>
                <w:color w:val="000000" w:themeColor="text1"/>
                <w:sz w:val="18"/>
                <w:szCs w:val="18"/>
              </w:rPr>
              <w:t xml:space="preserve"> non expanding</w:t>
            </w:r>
          </w:p>
        </w:tc>
      </w:tr>
      <w:tr w:rsidR="003C22FC" w14:paraId="081D1E76" w14:textId="77777777" w:rsidTr="00666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  <w:tcBorders>
              <w:right w:val="single" w:sz="4" w:space="0" w:color="auto"/>
            </w:tcBorders>
          </w:tcPr>
          <w:p w14:paraId="52A741BD" w14:textId="77777777" w:rsidR="003C22FC" w:rsidRDefault="003C22FC" w:rsidP="00666F3D">
            <w:pPr>
              <w:pStyle w:val="NormalWeb"/>
              <w:spacing w:line="360" w:lineRule="auto"/>
              <w:jc w:val="both"/>
            </w:pPr>
            <w:r>
              <w:t>II</w:t>
            </w:r>
          </w:p>
        </w:tc>
        <w:tc>
          <w:tcPr>
            <w:tcW w:w="2835" w:type="dxa"/>
            <w:tcBorders>
              <w:left w:val="single" w:sz="4" w:space="0" w:color="auto"/>
              <w:right w:val="single" w:sz="4" w:space="0" w:color="auto"/>
            </w:tcBorders>
          </w:tcPr>
          <w:p w14:paraId="7591C886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Subcapsular haematoma: 10-50% surface area</w:t>
            </w:r>
          </w:p>
          <w:p w14:paraId="74C6A6DA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Intraparenchymal haematoma: &lt;10 cm diameter</w:t>
            </w:r>
          </w:p>
          <w:p w14:paraId="03FBE1E0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 1-3 cm parenchymal depth, &lt;10 cm length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</w:tcPr>
          <w:p w14:paraId="7114F868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Subcapsular haematoma: </w:t>
            </w: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10-50% of surface area</w:t>
            </w:r>
          </w:p>
          <w:p w14:paraId="4C8AAA29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7EAED4D0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Intraparenchymal haematoma: &lt;5 cm in diameter</w:t>
            </w:r>
          </w:p>
          <w:p w14:paraId="14271B50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3B4F8755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aceration 1-3 cm in depth not involving trabecular vessels</w:t>
            </w:r>
          </w:p>
        </w:tc>
        <w:tc>
          <w:tcPr>
            <w:tcW w:w="2693" w:type="dxa"/>
            <w:tcBorders>
              <w:left w:val="single" w:sz="4" w:space="0" w:color="auto"/>
            </w:tcBorders>
          </w:tcPr>
          <w:p w14:paraId="7507955A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Perirenal haematoma: non-expanding, confined to retroperitoneum</w:t>
            </w:r>
          </w:p>
          <w:p w14:paraId="3EF996DB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 &lt;1 cm depth, not involving the collecting system</w:t>
            </w:r>
          </w:p>
        </w:tc>
      </w:tr>
      <w:tr w:rsidR="003C22FC" w14:paraId="679F1489" w14:textId="77777777" w:rsidTr="00666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  <w:tcBorders>
              <w:right w:val="single" w:sz="4" w:space="0" w:color="auto"/>
            </w:tcBorders>
          </w:tcPr>
          <w:p w14:paraId="6026529B" w14:textId="77777777" w:rsidR="003C22FC" w:rsidRDefault="003C22FC" w:rsidP="00666F3D">
            <w:pPr>
              <w:pStyle w:val="NormalWeb"/>
              <w:spacing w:line="360" w:lineRule="auto"/>
              <w:jc w:val="both"/>
            </w:pPr>
            <w:r>
              <w:t>III</w:t>
            </w:r>
          </w:p>
        </w:tc>
        <w:tc>
          <w:tcPr>
            <w:tcW w:w="2835" w:type="dxa"/>
            <w:tcBorders>
              <w:left w:val="single" w:sz="4" w:space="0" w:color="auto"/>
              <w:right w:val="single" w:sz="4" w:space="0" w:color="auto"/>
            </w:tcBorders>
          </w:tcPr>
          <w:p w14:paraId="393BF7EC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Subcapsular haematoma: &gt;50% surface area of ruptured subcapsular or parenchymal haematoma</w:t>
            </w:r>
          </w:p>
          <w:p w14:paraId="4CA2FCFD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Intraparenchymal haematoma: &gt;10 cm or expanding</w:t>
            </w:r>
          </w:p>
          <w:p w14:paraId="23D0511A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 capsular tear &gt;3 cm parenchymal depth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</w:tcPr>
          <w:p w14:paraId="09C40819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Subcapsular haematoma: </w:t>
            </w: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&gt;50% of surface area or expanding</w:t>
            </w:r>
          </w:p>
          <w:p w14:paraId="40775CA8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3E2A6E00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Intraparenchymal haematoma &gt;5 cm or expanding</w:t>
            </w:r>
          </w:p>
          <w:p w14:paraId="7CCACF16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0B777E13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aceration: &gt;3 cm in depth or involving trabecular vessels</w:t>
            </w:r>
          </w:p>
          <w:p w14:paraId="022C54C8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Ruptured subcapsular or parenchymal haematoma</w:t>
            </w:r>
          </w:p>
        </w:tc>
        <w:tc>
          <w:tcPr>
            <w:tcW w:w="2693" w:type="dxa"/>
            <w:tcBorders>
              <w:left w:val="single" w:sz="4" w:space="0" w:color="auto"/>
            </w:tcBorders>
          </w:tcPr>
          <w:p w14:paraId="79BD20C5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 &gt;1 cm without extension into the renal pelvis or collecting system</w:t>
            </w:r>
          </w:p>
        </w:tc>
      </w:tr>
      <w:tr w:rsidR="003C22FC" w14:paraId="15687C54" w14:textId="77777777" w:rsidTr="00666F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  <w:tcBorders>
              <w:right w:val="single" w:sz="4" w:space="0" w:color="auto"/>
            </w:tcBorders>
          </w:tcPr>
          <w:p w14:paraId="5CE3BCFC" w14:textId="77777777" w:rsidR="003C22FC" w:rsidRDefault="003C22FC" w:rsidP="00666F3D">
            <w:pPr>
              <w:pStyle w:val="NormalWeb"/>
              <w:spacing w:line="360" w:lineRule="auto"/>
              <w:jc w:val="both"/>
            </w:pPr>
            <w:r>
              <w:t>IV</w:t>
            </w:r>
          </w:p>
        </w:tc>
        <w:tc>
          <w:tcPr>
            <w:tcW w:w="2835" w:type="dxa"/>
            <w:tcBorders>
              <w:left w:val="single" w:sz="4" w:space="0" w:color="auto"/>
              <w:right w:val="single" w:sz="4" w:space="0" w:color="auto"/>
            </w:tcBorders>
          </w:tcPr>
          <w:p w14:paraId="27D5FAFF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 parenchymal disruption involving 25-75% hepatic lobe or involves 1-3</w:t>
            </w:r>
            <w:r>
              <w:rPr>
                <w:color w:val="000000" w:themeColor="text1"/>
                <w:sz w:val="18"/>
                <w:szCs w:val="18"/>
              </w:rPr>
              <w:t xml:space="preserve"> Coinaud segments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</w:tcPr>
          <w:p w14:paraId="570ACE3E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</w:t>
            </w:r>
            <w:r>
              <w:rPr>
                <w:color w:val="000000" w:themeColor="text1"/>
                <w:sz w:val="18"/>
                <w:szCs w:val="18"/>
              </w:rPr>
              <w:t xml:space="preserve"> </w:t>
            </w:r>
            <w:r w:rsidRPr="00214E72">
              <w:rPr>
                <w:color w:val="000000" w:themeColor="text1"/>
                <w:sz w:val="18"/>
                <w:szCs w:val="18"/>
              </w:rPr>
              <w:t>involving segmental or hilar vessels with major devascularisation (&gt;25% of spleen)</w:t>
            </w:r>
          </w:p>
        </w:tc>
        <w:tc>
          <w:tcPr>
            <w:tcW w:w="2693" w:type="dxa"/>
            <w:tcBorders>
              <w:left w:val="single" w:sz="4" w:space="0" w:color="auto"/>
            </w:tcBorders>
          </w:tcPr>
          <w:p w14:paraId="549716E9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aceration: extending to renal pelvis or urinary extravasation</w:t>
            </w:r>
          </w:p>
          <w:p w14:paraId="4356C22F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7264613C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Vascular: injury to main renal artery or vein with contained haemorrhage</w:t>
            </w:r>
          </w:p>
          <w:p w14:paraId="0FF324AC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7DD2A748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egmental infarctions without associated lacerations</w:t>
            </w:r>
          </w:p>
        </w:tc>
      </w:tr>
      <w:tr w:rsidR="003C22FC" w14:paraId="6BFB5C7B" w14:textId="77777777" w:rsidTr="00666F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  <w:tcBorders>
              <w:right w:val="single" w:sz="4" w:space="0" w:color="auto"/>
            </w:tcBorders>
          </w:tcPr>
          <w:p w14:paraId="64767011" w14:textId="77777777" w:rsidR="003C22FC" w:rsidRDefault="003C22FC" w:rsidP="00666F3D">
            <w:pPr>
              <w:pStyle w:val="NormalWeb"/>
              <w:spacing w:line="360" w:lineRule="auto"/>
              <w:jc w:val="both"/>
            </w:pPr>
            <w:r>
              <w:t>V</w:t>
            </w:r>
          </w:p>
        </w:tc>
        <w:tc>
          <w:tcPr>
            <w:tcW w:w="2835" w:type="dxa"/>
            <w:tcBorders>
              <w:left w:val="single" w:sz="4" w:space="0" w:color="auto"/>
              <w:right w:val="single" w:sz="4" w:space="0" w:color="auto"/>
            </w:tcBorders>
          </w:tcPr>
          <w:p w14:paraId="2EB615F1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Laceration: parenchymal disruption involving &gt;75% of hepatic lobe or involves &gt;3</w:t>
            </w:r>
            <w:r>
              <w:rPr>
                <w:color w:val="000000" w:themeColor="text1"/>
                <w:sz w:val="18"/>
                <w:szCs w:val="18"/>
              </w:rPr>
              <w:t xml:space="preserve"> Coinaud segments</w:t>
            </w:r>
            <w:r w:rsidRPr="00214E72">
              <w:rPr>
                <w:color w:val="000000" w:themeColor="text1"/>
                <w:sz w:val="18"/>
                <w:szCs w:val="18"/>
              </w:rPr>
              <w:t xml:space="preserve"> (within one lobe)</w:t>
            </w:r>
          </w:p>
          <w:p w14:paraId="1A748942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Vascular: juxtahepatic venous injuries (retrohepatic vena cava / central major hepatic veins)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</w:tcPr>
          <w:p w14:paraId="03C26021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hattered spleen</w:t>
            </w:r>
          </w:p>
          <w:p w14:paraId="52EE797A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  <w:r w:rsidRPr="00214E72">
              <w:rPr>
                <w:color w:val="000000" w:themeColor="text1"/>
                <w:sz w:val="18"/>
                <w:szCs w:val="18"/>
              </w:rPr>
              <w:t>Hilar vascular injury with splenic devascularisation</w:t>
            </w:r>
          </w:p>
        </w:tc>
        <w:tc>
          <w:tcPr>
            <w:tcW w:w="2693" w:type="dxa"/>
            <w:tcBorders>
              <w:left w:val="single" w:sz="4" w:space="0" w:color="auto"/>
            </w:tcBorders>
          </w:tcPr>
          <w:p w14:paraId="21B70C99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hattered kidney</w:t>
            </w:r>
          </w:p>
          <w:p w14:paraId="066B03CE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527DAE7B" w14:textId="77777777" w:rsidR="003C22FC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Avulsion of renal hilum: </w:t>
            </w: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devascularisation of a kidney due to hilar injury</w:t>
            </w:r>
          </w:p>
          <w:p w14:paraId="3A9B8AD0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7C291724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Ureteropelvic avulsions</w:t>
            </w:r>
          </w:p>
          <w:p w14:paraId="4F69A827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  <w:p w14:paraId="2364C58C" w14:textId="77777777" w:rsidR="003C22FC" w:rsidRPr="00214E72" w:rsidRDefault="003C22FC" w:rsidP="00666F3D">
            <w:pPr>
              <w:widowControl w:val="0"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214E72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omplete laceration or thrombus of the main renal artery or vein</w:t>
            </w:r>
          </w:p>
        </w:tc>
      </w:tr>
      <w:tr w:rsidR="003C22FC" w14:paraId="409CBA81" w14:textId="77777777" w:rsidTr="00666F3D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3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  <w:tcBorders>
              <w:bottom w:val="single" w:sz="4" w:space="0" w:color="auto"/>
              <w:right w:val="single" w:sz="4" w:space="0" w:color="auto"/>
            </w:tcBorders>
          </w:tcPr>
          <w:p w14:paraId="2517C59C" w14:textId="77777777" w:rsidR="003C22FC" w:rsidRDefault="003C22FC" w:rsidP="00666F3D">
            <w:pPr>
              <w:pStyle w:val="NormalWeb"/>
              <w:spacing w:line="360" w:lineRule="auto"/>
              <w:jc w:val="both"/>
            </w:pPr>
            <w:r>
              <w:t>VI</w:t>
            </w:r>
          </w:p>
        </w:tc>
        <w:tc>
          <w:tcPr>
            <w:tcW w:w="283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04ACF1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000000" w:themeColor="text1"/>
                <w:sz w:val="18"/>
                <w:szCs w:val="18"/>
              </w:rPr>
            </w:pPr>
            <w:r w:rsidRPr="00214E72">
              <w:rPr>
                <w:b w:val="0"/>
                <w:color w:val="000000" w:themeColor="text1"/>
                <w:sz w:val="18"/>
                <w:szCs w:val="18"/>
              </w:rPr>
              <w:t>v</w:t>
            </w:r>
            <w:r w:rsidRPr="00214E72">
              <w:rPr>
                <w:b w:val="0"/>
                <w:caps w:val="0"/>
                <w:color w:val="000000" w:themeColor="text1"/>
                <w:sz w:val="18"/>
                <w:szCs w:val="18"/>
              </w:rPr>
              <w:t>ascular -  hepatic avulsion</w:t>
            </w:r>
          </w:p>
        </w:tc>
        <w:tc>
          <w:tcPr>
            <w:tcW w:w="24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6B6706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2693" w:type="dxa"/>
            <w:tcBorders>
              <w:left w:val="single" w:sz="4" w:space="0" w:color="auto"/>
              <w:bottom w:val="single" w:sz="4" w:space="0" w:color="auto"/>
            </w:tcBorders>
          </w:tcPr>
          <w:p w14:paraId="055C4A58" w14:textId="77777777" w:rsidR="003C22FC" w:rsidRPr="00214E72" w:rsidRDefault="003C22FC" w:rsidP="00666F3D">
            <w:pPr>
              <w:pStyle w:val="NormalWeb"/>
              <w:spacing w:line="276" w:lineRule="auto"/>
              <w:jc w:val="both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18"/>
                <w:szCs w:val="18"/>
              </w:rPr>
            </w:pPr>
          </w:p>
        </w:tc>
      </w:tr>
    </w:tbl>
    <w:bookmarkStart w:id="0" w:name="_GoBack"/>
    <w:p w14:paraId="3AB60D84" w14:textId="645203D7" w:rsidR="00B02182" w:rsidRDefault="00CC2CFB" w:rsidP="00511475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  <w:noProof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820032" behindDoc="0" locked="0" layoutInCell="1" allowOverlap="1" wp14:anchorId="42CAFCAD" wp14:editId="0629F134">
                <wp:simplePos x="0" y="0"/>
                <wp:positionH relativeFrom="column">
                  <wp:posOffset>-631190</wp:posOffset>
                </wp:positionH>
                <wp:positionV relativeFrom="paragraph">
                  <wp:posOffset>0</wp:posOffset>
                </wp:positionV>
                <wp:extent cx="7118350" cy="2842895"/>
                <wp:effectExtent l="0" t="0" r="0" b="1905"/>
                <wp:wrapThrough wrapText="bothSides">
                  <wp:wrapPolygon edited="0">
                    <wp:start x="0" y="0"/>
                    <wp:lineTo x="0" y="21421"/>
                    <wp:lineTo x="21504" y="21421"/>
                    <wp:lineTo x="21504" y="0"/>
                    <wp:lineTo x="0" y="0"/>
                  </wp:wrapPolygon>
                </wp:wrapThrough>
                <wp:docPr id="77" name="Group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118350" cy="2842895"/>
                          <a:chOff x="0" y="0"/>
                          <a:chExt cx="7118622" cy="2843167"/>
                        </a:xfrm>
                      </wpg:grpSpPr>
                      <pic:pic xmlns:pic="http://schemas.openxmlformats.org/drawingml/2006/picture">
                        <pic:nvPicPr>
                          <pic:cNvPr id="1" name="Imagem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682" t="20791" r="5176" b="19204"/>
                          <a:stretch/>
                        </pic:blipFill>
                        <pic:spPr bwMode="auto">
                          <a:xfrm>
                            <a:off x="3431177" y="0"/>
                            <a:ext cx="3687445" cy="23279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5" name="Text Box 15"/>
                        <wps:cNvSpPr txBox="1"/>
                        <wps:spPr>
                          <a:xfrm>
                            <a:off x="8708" y="2394857"/>
                            <a:ext cx="7085965" cy="4483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3685D837" w14:textId="77777777" w:rsidR="003C22FC" w:rsidRPr="00932D4E" w:rsidRDefault="003C22FC" w:rsidP="003C22FC">
                              <w:pPr>
                                <w:pStyle w:val="Caption"/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</w:pP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Figure 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SEQ Figure \* ARABIC </w:instrTex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 w:rsidR="002E4D65"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1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. Contrast-enhanced coronal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(a)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and axial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(b)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CT. Splenic parenchyma laceration </w:t>
                              </w:r>
                              <w:proofErr w:type="spellStart"/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envolving</w:t>
                              </w:r>
                              <w:proofErr w:type="spellEnd"/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the lower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pole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with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subacute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hematoma (arrow). 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18" name="Group 18"/>
                        <wpg:cNvGrpSpPr/>
                        <wpg:grpSpPr>
                          <a:xfrm>
                            <a:off x="8708" y="0"/>
                            <a:ext cx="3305810" cy="2339975"/>
                            <a:chOff x="0" y="0"/>
                            <a:chExt cx="4116705" cy="2685415"/>
                          </a:xfrm>
                        </wpg:grpSpPr>
                        <pic:pic xmlns:pic="http://schemas.openxmlformats.org/drawingml/2006/picture">
                          <pic:nvPicPr>
                            <pic:cNvPr id="4" name="Imagem 4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5681" t="17346" r="6512" b="21577"/>
                            <a:stretch/>
                          </pic:blipFill>
                          <pic:spPr bwMode="auto">
                            <a:xfrm>
                              <a:off x="0" y="0"/>
                              <a:ext cx="4116705" cy="26854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17" name="Right Arrow 17"/>
                          <wps:cNvSpPr/>
                          <wps:spPr>
                            <a:xfrm rot="12581827">
                              <a:off x="3717345" y="1483081"/>
                              <a:ext cx="368912" cy="165274"/>
                            </a:xfrm>
                            <a:prstGeom prst="rightArrow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20" name="Right Arrow 17"/>
                        <wps:cNvSpPr/>
                        <wps:spPr>
                          <a:xfrm rot="12581827">
                            <a:off x="6766288" y="1744726"/>
                            <a:ext cx="296246" cy="144014"/>
                          </a:xfrm>
                          <a:prstGeom prst="rightArrow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Text Box 9"/>
                        <wps:cNvSpPr txBox="1"/>
                        <wps:spPr>
                          <a:xfrm>
                            <a:off x="0" y="2081349"/>
                            <a:ext cx="572745" cy="3415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7C47ED0" w14:textId="77777777" w:rsidR="003C22FC" w:rsidRPr="00847483" w:rsidRDefault="003C22FC" w:rsidP="003C22FC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 w:rsidRPr="00847483">
                                <w:rPr>
                                  <w:color w:val="FFFFFF" w:themeColor="background1"/>
                                  <w:lang w:val="pt-PT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8" name="Text Box 68"/>
                        <wps:cNvSpPr txBox="1"/>
                        <wps:spPr>
                          <a:xfrm>
                            <a:off x="3431177" y="2081349"/>
                            <a:ext cx="572745" cy="3415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841BA51" w14:textId="77777777" w:rsidR="003C22FC" w:rsidRPr="00847483" w:rsidRDefault="003C22FC" w:rsidP="003C22FC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lang w:val="pt-PT"/>
                                </w:rPr>
                                <w:t>b</w:t>
                              </w:r>
                              <w:r w:rsidRPr="00847483">
                                <w:rPr>
                                  <w:color w:val="FFFFFF" w:themeColor="background1"/>
                                  <w:lang w:val="pt-PT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2CAFCAD" id="Group_x0020_77" o:spid="_x0000_s1026" style="position:absolute;left:0;text-align:left;margin-left:-49.7pt;margin-top:0;width:560.5pt;height:223.85pt;z-index:251820032" coordsize="7118622,2843167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m_x0020_1" o:spid="_x0000_s1027" type="#_x0000_t75" style="position:absolute;left:3431177;width:3687445;height:232791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">
                  <v:imagedata r:id="rId9" o:title="" croptop="13626f" cropbottom="12586f" cropleft="3724f" cropright="3392f"/>
                  <v:path arrowok="t"/>
                </v:shape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_x0020_Box_x0020_15" o:spid="_x0000_s1028" type="#_x0000_t202" style="position:absolute;left:8708;top:2394857;width:7085965;height:4483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GBjhewwAA&#10;ANsAAAAPAAAAZHJzL2Rvd25yZXYueG1sRE9NawIxEL0L/ocwghepWVsrsjWKSIW2F+nWi7dhM262&#10;biZLktXtv28KBW/zeJ+z2vS2EVfyoXasYDbNQBCXTtdcKTh+7R+WIEJE1tg4JgU/FGCzHg5WmGt3&#10;40+6FrESKYRDjgpMjG0uZSgNWQxT1xIn7uy8xZigr6T2eEvhtpGPWbaQFmtODQZb2hkqL0VnFRzm&#10;p4OZdOfXj+38yb8fu93iuyqUGo/67QuISH28i//dbzrNf4a/X9IBcv0L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GBjhewwAAANsAAAAPAAAAAAAAAAAAAAAAAJcCAABkcnMvZG93&#10;bnJldi54bWxQSwUGAAAAAAQABAD1AAAAhwMAAAAA&#10;" stroked="f">
                  <v:textbox style="mso-fit-shape-to-text:t" inset="0,0,0,0">
                    <w:txbxContent>
                      <w:p w14:paraId="3685D837" w14:textId="77777777" w:rsidR="003C22FC" w:rsidRPr="00932D4E" w:rsidRDefault="003C22FC" w:rsidP="003C22FC">
                        <w:pPr>
                          <w:pStyle w:val="Caption"/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</w:pP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Figure 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SEQ Figure \* ARABIC </w:instrTex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 w:rsidR="002E4D65"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1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. Contrast-enhanced coronal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(a)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and axial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(b)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CT. Splenic parenchyma laceration </w:t>
                        </w:r>
                        <w:proofErr w:type="spellStart"/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envolving</w:t>
                        </w:r>
                        <w:proofErr w:type="spellEnd"/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the lower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pole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with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subacute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hematoma (arrow).  </w:t>
                        </w:r>
                      </w:p>
                    </w:txbxContent>
                  </v:textbox>
                </v:shape>
                <v:group id="Group_x0020_18" o:spid="_x0000_s1029" style="position:absolute;left:8708;width:3305810;height:2339975" coordsize="4116705,268541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E0vOHMUAAADbAAAA&#10;DwAAAAAAAAAAAAAAAACpAgAAZHJzL2Rvd25yZXYueG1sUEsFBgAAAAAEAAQA+gAAAJsDAAAAAA==&#10;">
                  <v:shape id="Imagem_x0020_4" o:spid="_x0000_s1030" type="#_x0000_t75" style="position:absolute;width:4116705;height:268541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75&#10;NavCAAAA2gAAAA8AAABkcnMvZG93bnJldi54bWxEj8FqwzAQRO+F/oPYQi8lkVtCSN3IpgRanFvs&#10;9AMWa2M5tVbGUmP776tAIMdhZt4w23yynbjQ4FvHCl6XCQji2umWGwU/x6/FBoQPyBo7x6RgJg95&#10;9viwxVS7kUu6VKEREcI+RQUmhD6V0teGLPql64mjd3KDxRDl0Eg94BjhtpNvSbKWFluOCwZ72hmq&#10;f6s/q6A4b9y6kPP7/vvwsjvjbGTVl0o9P02fHyACTeEevrULrWAF1yvxBsjsHw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A++TWrwgAAANoAAAAPAAAAAAAAAAAAAAAAAJwCAABk&#10;cnMvZG93bnJldi54bWxQSwUGAAAAAAQABAD3AAAAiwMAAAAA&#10;">
                    <v:imagedata r:id="rId10" o:title="" croptop="11368f" cropbottom="14141f" cropleft="3723f" cropright="4268f"/>
                    <v:path arrowok="t"/>
                  </v:shape>
                  <v:shape id="Right_x0020_Arrow_x0020_17" o:spid="_x0000_s1031" type="#_x0000_t13" style="position:absolute;left:3717345;top:1483081;width:368912;height:165274;rotation:-9850250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2Nwf0wQAA&#10;ANsAAAAPAAAAZHJzL2Rvd25yZXYueG1sRE9Ni8IwEL0L+x/CLHgRTV3BStcoi6ygJ1F78TY2Y1u2&#10;mXSbWOu/N4LgbR7vc+bLzlSipcaVlhWMRxEI4szqknMF6XE9nIFwHlljZZkU3MnBcvHRm2Oi7Y33&#10;1B58LkIIuwQVFN7XiZQuK8igG9maOHAX2xj0ATa51A3eQrip5FcUTaXBkkNDgTWtCsr+DlejYLBO&#10;dbw7Xy1u29//dDe5nPK6Var/2f18g/DU+bf45d7oMD+G5y/hALl4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djcH9MEAAADbAAAADwAAAAAAAAAAAAAAAACXAgAAZHJzL2Rvd25y&#10;ZXYueG1sUEsFBgAAAAAEAAQA9QAAAIUDAAAAAA==&#10;" adj="16762" fillcolor="white [3201]" stroked="f" strokeweight="1pt"/>
                </v:group>
                <v:shape id="Right_x0020_Arrow_x0020_17" o:spid="_x0000_s1032" type="#_x0000_t13" style="position:absolute;left:6766288;top:1744726;width:296246;height:144014;rotation:-9850250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7aexCvQAA&#10;ANsAAAAPAAAAZHJzL2Rvd25yZXYueG1sRE/NisIwEL4L+w5hFvam0/UgUo0igiAIwlYfYGjGpthM&#10;SpKt7dtvDgseP77/7X50nRo4xNaLhu9FAYql9qaVRsP9dpqvQcVEYqjzwhomjrDffcy2VBr/kh8e&#10;qtSoHCKxJA02pb5EjLVlR3Hhe5bMPXxwlDIMDZpArxzuOlwWxQodtZIbLPV8tFw/q1+nAd2xwGHV&#10;WldP1TU9npfpikHrr8/xsAGVeExv8b/7bDQs8/r8Jf8A3P0B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B7aexCvQAAANsAAAAPAAAAAAAAAAAAAAAAAJcCAABkcnMvZG93bnJldi54&#10;bWxQSwUGAAAAAAQABAD1AAAAgQMAAAAA&#10;" adj="16350" fillcolor="white [3201]" stroked="f" strokeweight="1pt"/>
                <v:shape id="Text_x0020_Box_x0020_9" o:spid="_x0000_s1033" type="#_x0000_t202" style="position:absolute;top:2081349;width:572745;height:341584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0Nz9ZwwAA&#10;ANoAAAAPAAAAZHJzL2Rvd25yZXYueG1sRI9Ba8JAFITvQv/D8grezG7FShPdhFIRPLVoq+DtkX0m&#10;odm3Ibua+O+7hUKPw8x8w6yL0bbiRr1vHGt4ShQI4tKZhisNX5/b2QsIH5ANto5Jw508FPnDZI2Z&#10;cQPv6XYIlYgQ9hlqqEPoMil9WZNFn7iOOHoX11sMUfaVND0OEW5bOVdqKS02HBdq7OitpvL7cLUa&#10;ju+X82mhPqqNfe4GNyrJNpVaTx/H1xWIQGP4D/+1d0ZDCr9X4g2Q+Q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0Nz9ZwwAAANoAAAAPAAAAAAAAAAAAAAAAAJcCAABkcnMvZG93&#10;bnJldi54bWxQSwUGAAAAAAQABAD1AAAAhwMAAAAA&#10;" filled="f" stroked="f">
                  <v:textbox>
                    <w:txbxContent>
                      <w:p w14:paraId="47C47ED0" w14:textId="77777777" w:rsidR="003C22FC" w:rsidRPr="00847483" w:rsidRDefault="003C22FC" w:rsidP="003C22FC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 w:rsidRPr="00847483">
                          <w:rPr>
                            <w:color w:val="FFFFFF" w:themeColor="background1"/>
                            <w:lang w:val="pt-PT"/>
                          </w:rPr>
                          <w:t>a)</w:t>
                        </w:r>
                      </w:p>
                    </w:txbxContent>
                  </v:textbox>
                </v:shape>
                <v:shape id="Text_x0020_Box_x0020_68" o:spid="_x0000_s1034" type="#_x0000_t202" style="position:absolute;left:3431177;top:2081349;width:572745;height:341584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68KqCvgAA&#10;ANsAAAAPAAAAZHJzL2Rvd25yZXYueG1sRE/LisIwFN0L/kO4wuw0UVS0GkUUYVYj4wvcXZprW2xu&#10;ShNt5+/NQpjl4byX69aW4kW1LxxrGA4UCOLUmYIzDefTvj8D4QOywdIxafgjD+tVt7PExLiGf+l1&#10;DJmIIewT1JCHUCVS+jQni37gKuLI3V1tMURYZ9LU2MRwW8qRUlNpseDYkGNF25zSx/FpNVx+7rfr&#10;WB2ynZ1UjWuVZDuXWn/12s0CRKA2/Is/7m+jYRrHxi/xB8jVG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+vCqgr4AAADbAAAADwAAAAAAAAAAAAAAAACXAgAAZHJzL2Rvd25yZXYu&#10;eG1sUEsFBgAAAAAEAAQA9QAAAIIDAAAAAA==&#10;" filled="f" stroked="f">
                  <v:textbox>
                    <w:txbxContent>
                      <w:p w14:paraId="5841BA51" w14:textId="77777777" w:rsidR="003C22FC" w:rsidRPr="00847483" w:rsidRDefault="003C22FC" w:rsidP="003C22FC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>
                          <w:rPr>
                            <w:color w:val="FFFFFF" w:themeColor="background1"/>
                            <w:lang w:val="pt-PT"/>
                          </w:rPr>
                          <w:t>b</w:t>
                        </w:r>
                        <w:r w:rsidRPr="00847483">
                          <w:rPr>
                            <w:color w:val="FFFFFF" w:themeColor="background1"/>
                            <w:lang w:val="pt-PT"/>
                          </w:rPr>
                          <w:t>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  <w:bookmarkEnd w:id="0"/>
    </w:p>
    <w:p w14:paraId="01F09CD0" w14:textId="396A3B3A" w:rsidR="003C22FC" w:rsidRDefault="005D0CFF" w:rsidP="00511475">
      <w:pPr>
        <w:spacing w:line="480" w:lineRule="auto"/>
        <w:rPr>
          <w:color w:val="000000" w:themeColor="text1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822080" behindDoc="0" locked="0" layoutInCell="1" allowOverlap="1" wp14:anchorId="7F7D1FDA" wp14:editId="444ACAF4">
                <wp:simplePos x="0" y="0"/>
                <wp:positionH relativeFrom="column">
                  <wp:posOffset>-515620</wp:posOffset>
                </wp:positionH>
                <wp:positionV relativeFrom="paragraph">
                  <wp:posOffset>226695</wp:posOffset>
                </wp:positionV>
                <wp:extent cx="6743065" cy="3040380"/>
                <wp:effectExtent l="0" t="0" r="0" b="7620"/>
                <wp:wrapThrough wrapText="bothSides">
                  <wp:wrapPolygon edited="0">
                    <wp:start x="0" y="0"/>
                    <wp:lineTo x="0" y="21474"/>
                    <wp:lineTo x="21480" y="21474"/>
                    <wp:lineTo x="21480" y="0"/>
                    <wp:lineTo x="0" y="0"/>
                  </wp:wrapPolygon>
                </wp:wrapThrough>
                <wp:docPr id="100" name="Group 10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43065" cy="3040380"/>
                          <a:chOff x="0" y="0"/>
                          <a:chExt cx="6743065" cy="3040785"/>
                        </a:xfrm>
                      </wpg:grpSpPr>
                      <pic:pic xmlns:pic="http://schemas.openxmlformats.org/drawingml/2006/picture">
                        <pic:nvPicPr>
                          <pic:cNvPr id="10" name="Imagem 1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82" t="14168" r="33028" b="26921"/>
                          <a:stretch/>
                        </pic:blipFill>
                        <pic:spPr bwMode="auto">
                          <a:xfrm>
                            <a:off x="0" y="0"/>
                            <a:ext cx="3084830" cy="25742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3" name="Text Box 23"/>
                        <wps:cNvSpPr txBox="1"/>
                        <wps:spPr>
                          <a:xfrm>
                            <a:off x="0" y="2592475"/>
                            <a:ext cx="6743065" cy="4483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4F8D95F5" w14:textId="77777777" w:rsidR="003C22FC" w:rsidRPr="00D11246" w:rsidRDefault="003C22FC" w:rsidP="003C22FC">
                              <w:pPr>
                                <w:pStyle w:val="Caption"/>
                                <w:jc w:val="both"/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Figure </w:t>
                              </w: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begin"/>
                              </w: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instrText xml:space="preserve"> SEQ Figure \* ARABIC </w:instrText>
                              </w: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separate"/>
                              </w:r>
                              <w:r w:rsidR="002E4D65"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  <w:t>2</w:t>
                              </w: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end"/>
                              </w: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– Doppler-US. Subcapsular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splenic </w:t>
                              </w: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hematoma (star)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and</w:t>
                              </w:r>
                              <w:r w:rsidRPr="00D1124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a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reas of arterial flow in its vicinity (arrow, left) with yin-yang sign (arrow, right), suggesting pseudoaneurysm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s:wsp>
                        <wps:cNvPr id="24" name="5-Point Star 24"/>
                        <wps:cNvSpPr/>
                        <wps:spPr>
                          <a:xfrm>
                            <a:off x="2059912" y="572756"/>
                            <a:ext cx="143510" cy="143510"/>
                          </a:xfrm>
                          <a:prstGeom prst="star5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4" name="Right Arrow 44"/>
                        <wps:cNvSpPr/>
                        <wps:spPr>
                          <a:xfrm rot="6467855">
                            <a:off x="1532772" y="506872"/>
                            <a:ext cx="252034" cy="180000"/>
                          </a:xfrm>
                          <a:prstGeom prst="rightArrow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46" name="Picture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540" r="20490" b="14522"/>
                          <a:stretch/>
                        </pic:blipFill>
                        <pic:spPr bwMode="auto">
                          <a:xfrm>
                            <a:off x="3205425" y="10048"/>
                            <a:ext cx="3475990" cy="255524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47" name="Right Arrow 47"/>
                        <wps:cNvSpPr/>
                        <wps:spPr>
                          <a:xfrm rot="18275840">
                            <a:off x="3442954" y="1295187"/>
                            <a:ext cx="324043" cy="2160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F7D1FDA" id="Group_x0020_100" o:spid="_x0000_s1035" style="position:absolute;margin-left:-40.6pt;margin-top:17.85pt;width:530.95pt;height:239.4pt;z-index:251822080" coordsize="6743065,3040785" o:gfxdata="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V1ngLxx4p+GPjrwX8SvA+qf2H41+Hvizw5448H619i07Uv7I&#10;8U+E9Ys9f8P6p/Z2r2moaTqH9n6tp9pd/YtUsL3TrryfIvbS5tpJYX5OigDrPHvjjxT8TvHXjT4l&#10;eONU/tzxr8QvFniPxx4w1r7Fp2m/2v4p8Waxea/4g1T+ztItNP0nT/7Q1bULu7+xaXYWWnWvneRZ&#10;WltbRxQpyd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">
                <v:shape id="Imagem_x0020_10" o:spid="_x0000_s1036" type="#_x0000_t75" style="position:absolute;width:3084830;height:257429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LEt&#10;/fjEAAAA2wAAAA8AAABkcnMvZG93bnJldi54bWxEj09PwzAMxe9IfIfISNxYOg7T1C2bNiQQt7E/&#10;0jiaxmsKjdMlYe2+PT4g7WbrPb/383w5+FZdKKYmsIHxqABFXAXbcG3gsH99moJKGdliG5gMXCnB&#10;cnF/N8fShp63dNnlWkkIpxINuJy7UutUOfKYRqEjFu0Uoscsa6y1jdhLuG/1c1FMtMeGpcFhRy+O&#10;qp/drzfg3Xk9/X77bI7VefM1buMHduvemMeHYTUDlWnIN/P/9bsVfKGXX2QAvfgD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LEt/fjEAAAA2wAAAA8AAAAAAAAAAAAAAAAAnAIA&#10;AGRycy9kb3ducmV2LnhtbFBLBQYAAAAABAAEAPcAAACNAwAAAAA=&#10;">
                  <v:imagedata r:id="rId13" o:title="" croptop="9285f" cropbottom="17643f" cropleft="512f" cropright="21645f"/>
                  <v:path arrowok="t"/>
                </v:shape>
                <v:shape id="Text_x0020_Box_x0020_23" o:spid="_x0000_s1037" type="#_x0000_t202" style="position:absolute;top:2592475;width:6743065;height:4483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oz88MxQAA&#10;ANsAAAAPAAAAZHJzL2Rvd25yZXYueG1sRI9BawIxFITvhf6H8ApeimarImVrFBEF9SLdevH22Dw3&#10;225eliSr6783hUKPw8x8w8yXvW3ElXyoHSt4G2UgiEuna64UnL62w3cQISJrbByTgjsFWC6en+aY&#10;a3fjT7oWsRIJwiFHBSbGNpcylIYshpFriZN3cd5iTNJXUnu8Jbht5DjLZtJizWnBYEtrQ+VP0VkF&#10;x+n5aF67y+awmk78/tStZ99VodTgpV99gIjUx//wX3unFYwn8Psl/QC5eA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CjPzwzFAAAA2wAAAA8AAAAAAAAAAAAAAAAAlwIAAGRycy9k&#10;b3ducmV2LnhtbFBLBQYAAAAABAAEAPUAAACJAwAAAAA=&#10;" stroked="f">
                  <v:textbox style="mso-fit-shape-to-text:t" inset="0,0,0,0">
                    <w:txbxContent>
                      <w:p w14:paraId="4F8D95F5" w14:textId="77777777" w:rsidR="003C22FC" w:rsidRPr="00D11246" w:rsidRDefault="003C22FC" w:rsidP="003C22FC">
                        <w:pPr>
                          <w:pStyle w:val="Caption"/>
                          <w:jc w:val="both"/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Figure </w:t>
                        </w: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begin"/>
                        </w: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instrText xml:space="preserve"> SEQ Figure \* ARABIC </w:instrText>
                        </w: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separate"/>
                        </w:r>
                        <w:r w:rsidR="002E4D65"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  <w:t>2</w:t>
                        </w: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end"/>
                        </w: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– Doppler-US. Subcapsular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splenic </w:t>
                        </w: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hematoma (star)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and</w:t>
                        </w:r>
                        <w:r w:rsidRPr="00D1124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a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reas of arterial flow in its vicinity (arrow, left) with yin-yang sign (arrow, right), suggesting pseudoaneurysm.</w:t>
                        </w:r>
                      </w:p>
                    </w:txbxContent>
                  </v:textbox>
                </v:shape>
                <v:shape id="_x0035_-Point_x0020_Star_x0020_24" o:spid="_x0000_s1038" style="position:absolute;left:2059912;top:572756;width:143510;height:143510;visibility:visible;mso-wrap-style:square;v-text-anchor:middle" coordsize="143510,14351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9PI1SwwAA&#10;ANsAAAAPAAAAZHJzL2Rvd25yZXYueG1sRI/NasMwEITvhb6D2EJvjZwfinGjhLSQ0GscQ3pcpI1t&#10;Yq2MpNhunr4qFHocZuYbZr2dbCcG8qF1rGA+y0AQa2darhVUp/1LDiJEZIOdY1LwTQG2m8eHNRbG&#10;jXykoYy1SBAOBSpoYuwLKYNuyGKYuZ44eRfnLcYkfS2NxzHBbScXWfYqLbacFhrs6aMhfS1vVoF+&#10;P+n6kOlqmZ/DrTXlfem/7ko9P027NxCRpvgf/mt/GgWLFfx+ST9Abn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9PI1SwwAAANsAAAAPAAAAAAAAAAAAAAAAAJcCAABkcnMvZG93&#10;bnJldi54bWxQSwUGAAAAAAQABAD1AAAAhwMAAAAA&#10;" path="m0,54816l54816,54816,71755,,88694,54816,143510,54816,99162,88694,116102,143510,71755,109631,27408,143510,44348,88694,,54816xe" fillcolor="white [3212]" stroked="f" strokeweight="1pt">
                  <v:stroke joinstyle="miter"/>
                  <v:path arrowok="t" o:connecttype="custom" o:connectlocs="0,54816;54816,54816;71755,0;88694,54816;143510,54816;99162,88694;116102,143510;71755,109631;27408,143510;44348,88694;0,54816" o:connectangles="0,0,0,0,0,0,0,0,0,0,0"/>
                </v:shape>
                <v:shape id="Right_x0020_Arrow_x0020_44" o:spid="_x0000_s1039" type="#_x0000_t13" style="position:absolute;left:1532772;top:506872;width:252034;height:180000;rotation:7064622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uNOtPxAAA&#10;ANsAAAAPAAAAZHJzL2Rvd25yZXYueG1sRI9La8MwEITvhfwHsYFcSiInzaN1I5sQUug1D0iOi7V+&#10;UGtlLMV2+uurQqHHYWa+YbbpYGrRUesqywrmswgEcWZ1xYWCy/lj+grCeWSNtWVS8CAHaTJ62mKs&#10;bc9H6k6+EAHCLkYFpfdNLKXLSjLoZrYhDl5uW4M+yLaQusU+wE0tF1G0lgYrDgslNrQvKfs63Y2C&#10;JvvON7erfa71oci7lX/p+Y2VmoyH3TsIT4P/D/+1P7WC5RJ+v4QfIJMf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7jTrT8QAAADbAAAADwAAAAAAAAAAAAAAAACXAgAAZHJzL2Rv&#10;d25yZXYueG1sUEsFBgAAAAAEAAQA9QAAAIgDAAAAAA==&#10;" adj="13887" fillcolor="white [3212]" stroked="f" strokeweight="1pt"/>
                <v:shape id="Picture_x0020_1" o:spid="_x0000_s1040" type="#_x0000_t75" style="position:absolute;left:3205425;top:10048;width:3475990;height:255524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BB&#10;83rDAAAA2wAAAA8AAABkcnMvZG93bnJldi54bWxEj0FrwkAUhO8F/8PyhF6KvlhESnQV0Zb22Brx&#10;/Mg+s9Hs25DdavTXdwuFHoeZ+YZZrHrXqAt3ofaiYTLOQLGU3tRSadgXb6MXUCGSGGq8sIYbB1gt&#10;Bw8Lyo2/yhdfdrFSCSIhJw02xjZHDKVlR2HsW5bkHX3nKCbZVWg6uia4a/A5y2boqJa0YKnljeXy&#10;vPt2GrA44Gc7tafXe1G+b/HJ7rfrXuvHYb+eg4rcx//wX/vDaJjO4PdL+gG4/AE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MEHzesMAAADbAAAADwAAAAAAAAAAAAAAAACcAgAA&#10;ZHJzL2Rvd25yZXYueG1sUEsFBgAAAAAEAAQA9wAAAIwDAAAAAA==&#10;">
                  <v:imagedata r:id="rId14" o:title="" croptop="4941f" cropbottom="9517f" cropright="13428f"/>
                  <v:path arrowok="t"/>
                </v:shape>
                <v:shape id="Right_x0020_Arrow_x0020_47" o:spid="_x0000_s1041" type="#_x0000_t13" style="position:absolute;left:3442954;top:1295187;width:324043;height:216000;rotation:-3630869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H8FUjwwAA&#10;ANsAAAAPAAAAZHJzL2Rvd25yZXYueG1sRI/NasMwEITvhbyD2EJvtdzQ1sGNEoJpIT2VOnmAxVr/&#10;UGtlJCW28/RRINDjMDPfMOvtZHpxJuc7ywpekhQEcWV1x42C4+HreQXCB2SNvWVSMJOH7WbxsMZc&#10;25F/6VyGRkQI+xwVtCEMuZS+asmgT+xAHL3aOoMhStdI7XCMcNPLZZq+S4Mdx4UWBypaqv7Kk1FQ&#10;m3p2P9+7bPgM2fKibfFGl0Kpp8dp9wEi0BT+w/f2Xit4zeD2Jf4AubkC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H8FUjwwAAANsAAAAPAAAAAAAAAAAAAAAAAJcCAABkcnMvZG93&#10;bnJldi54bWxQSwUGAAAAAAQABAD1AAAAhwMAAAAA&#10;" adj="14401" fillcolor="black [3213]" stroked="f" strokeweight="1pt"/>
                <w10:wrap type="through"/>
              </v:group>
            </w:pict>
          </mc:Fallback>
        </mc:AlternateContent>
      </w:r>
      <w:r w:rsidR="00B02182">
        <w:rPr>
          <w:color w:val="000000" w:themeColor="text1"/>
        </w:rPr>
        <w:fldChar w:fldCharType="end"/>
      </w:r>
    </w:p>
    <w:p w14:paraId="4EE6392A" w14:textId="66F04781" w:rsidR="003C22FC" w:rsidRDefault="003C22FC" w:rsidP="00511475">
      <w:pPr>
        <w:spacing w:line="480" w:lineRule="auto"/>
        <w:rPr>
          <w:lang w:val="pt-PT"/>
        </w:rPr>
      </w:pPr>
    </w:p>
    <w:p w14:paraId="5CDA5CE5" w14:textId="092A039F" w:rsidR="003C22FC" w:rsidRDefault="003C22FC" w:rsidP="00511475">
      <w:pPr>
        <w:spacing w:line="480" w:lineRule="auto"/>
        <w:rPr>
          <w:lang w:val="pt-PT"/>
        </w:rPr>
      </w:pPr>
    </w:p>
    <w:p w14:paraId="402AA4F8" w14:textId="31B5AD95" w:rsidR="003C22FC" w:rsidRDefault="003C22FC" w:rsidP="00511475">
      <w:pPr>
        <w:spacing w:line="480" w:lineRule="auto"/>
        <w:rPr>
          <w:lang w:val="pt-PT"/>
        </w:rPr>
      </w:pPr>
    </w:p>
    <w:p w14:paraId="3F078786" w14:textId="582487C9" w:rsidR="003C22FC" w:rsidRDefault="003C22FC" w:rsidP="00511475">
      <w:pPr>
        <w:spacing w:line="480" w:lineRule="auto"/>
        <w:rPr>
          <w:lang w:val="pt-PT"/>
        </w:rPr>
      </w:pPr>
    </w:p>
    <w:p w14:paraId="08029949" w14:textId="6D46F4A5" w:rsidR="002C1F23" w:rsidRDefault="002C1F23" w:rsidP="00511475">
      <w:pPr>
        <w:spacing w:line="480" w:lineRule="auto"/>
        <w:rPr>
          <w:lang w:val="pt-PT"/>
        </w:rPr>
      </w:pPr>
    </w:p>
    <w:p w14:paraId="0499A187" w14:textId="02FE3B56" w:rsidR="003C22FC" w:rsidRDefault="00CC2CFB" w:rsidP="00511475">
      <w:pPr>
        <w:spacing w:line="480" w:lineRule="auto"/>
        <w:rPr>
          <w:lang w:val="pt-PT"/>
        </w:rPr>
      </w:pPr>
      <w:r>
        <w:rPr>
          <w:b/>
          <w:noProof/>
        </w:rPr>
        <mc:AlternateContent>
          <mc:Choice Requires="wpg">
            <w:drawing>
              <wp:anchor distT="0" distB="0" distL="114300" distR="114300" simplePos="0" relativeHeight="251824128" behindDoc="0" locked="0" layoutInCell="1" allowOverlap="1" wp14:anchorId="14D7A3FC" wp14:editId="367A3CAF">
                <wp:simplePos x="0" y="0"/>
                <wp:positionH relativeFrom="column">
                  <wp:posOffset>742950</wp:posOffset>
                </wp:positionH>
                <wp:positionV relativeFrom="paragraph">
                  <wp:posOffset>0</wp:posOffset>
                </wp:positionV>
                <wp:extent cx="3093085" cy="3613150"/>
                <wp:effectExtent l="0" t="0" r="5715" b="0"/>
                <wp:wrapThrough wrapText="bothSides">
                  <wp:wrapPolygon edited="0">
                    <wp:start x="0" y="0"/>
                    <wp:lineTo x="0" y="21410"/>
                    <wp:lineTo x="21463" y="21410"/>
                    <wp:lineTo x="21463" y="0"/>
                    <wp:lineTo x="0" y="0"/>
                  </wp:wrapPolygon>
                </wp:wrapThrough>
                <wp:docPr id="101" name="Group 10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093085" cy="3613150"/>
                          <a:chOff x="0" y="0"/>
                          <a:chExt cx="3093608" cy="3613304"/>
                        </a:xfrm>
                      </wpg:grpSpPr>
                      <pic:pic xmlns:pic="http://schemas.openxmlformats.org/drawingml/2006/picture">
                        <pic:nvPicPr>
                          <pic:cNvPr id="26" name="Imagem 1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045" t="9843" r="15696" b="15034"/>
                          <a:stretch/>
                        </pic:blipFill>
                        <pic:spPr bwMode="auto">
                          <a:xfrm>
                            <a:off x="10048" y="0"/>
                            <a:ext cx="3083560" cy="2811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7" name="Text Box 27"/>
                        <wps:cNvSpPr txBox="1"/>
                        <wps:spPr>
                          <a:xfrm>
                            <a:off x="0" y="2843684"/>
                            <a:ext cx="3082925" cy="7696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226448B2" w14:textId="77777777" w:rsidR="003C22FC" w:rsidRPr="00476652" w:rsidRDefault="003C22FC" w:rsidP="003C22FC">
                              <w:pPr>
                                <w:pStyle w:val="Caption"/>
                                <w:jc w:val="both"/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Figure </w:t>
                              </w: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begin"/>
                              </w: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instrText xml:space="preserve"> SEQ Figure \* ARABIC </w:instrText>
                              </w: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separate"/>
                              </w:r>
                              <w:r w:rsidR="002E4D65"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  <w:t>3</w:t>
                              </w: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end"/>
                              </w: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– Contrast-enhanced sagittal CT, arterial phase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Contrast extravasation within a contained sac confirming a l</w:t>
                              </w: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arge pseudoaneurysm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(arrow) </w:t>
                              </w:r>
                              <w:r w:rsidRPr="00476652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in the inferior splenic pole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s:wsp>
                        <wps:cNvPr id="45" name="Right Arrow 45"/>
                        <wps:cNvSpPr/>
                        <wps:spPr>
                          <a:xfrm rot="14025878">
                            <a:off x="2187444" y="1896239"/>
                            <a:ext cx="252011" cy="18003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4D7A3FC" id="Group_x0020_101" o:spid="_x0000_s1042" style="position:absolute;margin-left:58.5pt;margin-top:0;width:243.55pt;height:284.5pt;z-index:251824128" coordsize="3093608,3613304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">
                <v:shape id="Imagem_x0020_13" o:spid="_x0000_s1043" type="#_x0000_t75" style="position:absolute;left:10048;width:3083560;height:28117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GFV&#10;n1LDAAAA2wAAAA8AAABkcnMvZG93bnJldi54bWxEj0FrAjEUhO8F/0N4grea1UMsW6OIYil6aVcP&#10;Hh+b1822m5clibr9902h0OMwM98wy/XgOnGjEFvPGmbTAgRx7U3LjYbzaf/4BCImZIOdZ9LwTRHW&#10;q9HDEkvj7/xOtyo1IkM4lqjBptSXUsbaksM49T1x9j58cJiyDI00Ae8Z7jo5LwolHbacFyz2tLVU&#10;f1VXp+FweUt1oz5VpXZHv7cvizNdg9aT8bB5BpFoSP/hv/ar0TBX8Psl/wC5+gE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YVWfUsMAAADbAAAADwAAAAAAAAAAAAAAAACcAgAA&#10;ZHJzL2Rvd25yZXYueG1sUEsFBgAAAAAEAAQA9wAAAIwDAAAAAA==&#10;">
                  <v:imagedata r:id="rId16" o:title="" croptop="6451f" cropbottom="9853f" cropleft="4617f" cropright="10287f"/>
                  <v:path arrowok="t"/>
                </v:shape>
                <v:shape id="Text_x0020_Box_x0020_27" o:spid="_x0000_s1044" type="#_x0000_t202" style="position:absolute;top:2843684;width:3082925;height:7696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X9MkPxgAA&#10;ANsAAAAPAAAAZHJzL2Rvd25yZXYueG1sRI9BawIxFITvQv9DeAUvotlasbIaRaRC24t068XbY/Pc&#10;rG5eliSr23/fFAo9DjPzDbPa9LYRN/KhdqzgaZKBIC6drrlScPzajxcgQkTW2DgmBd8UYLN+GKww&#10;1+7On3QrYiUShEOOCkyMbS5lKA1ZDBPXEifv7LzFmKSvpPZ4T3DbyGmWzaXFmtOCwZZ2hspr0VkF&#10;h9npYEbd+fVjO3v278duN79UhVLDx367BBGpj//hv/abVjB9gd8v6QfI9Q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BX9MkPxgAAANsAAAAPAAAAAAAAAAAAAAAAAJcCAABkcnMv&#10;ZG93bnJldi54bWxQSwUGAAAAAAQABAD1AAAAigMAAAAA&#10;" stroked="f">
                  <v:textbox style="mso-fit-shape-to-text:t" inset="0,0,0,0">
                    <w:txbxContent>
                      <w:p w14:paraId="226448B2" w14:textId="77777777" w:rsidR="003C22FC" w:rsidRPr="00476652" w:rsidRDefault="003C22FC" w:rsidP="003C22FC">
                        <w:pPr>
                          <w:pStyle w:val="Caption"/>
                          <w:jc w:val="both"/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Figure </w:t>
                        </w: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begin"/>
                        </w: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instrText xml:space="preserve"> SEQ Figure \* ARABIC </w:instrText>
                        </w: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separate"/>
                        </w:r>
                        <w:r w:rsidR="002E4D65"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  <w:t>3</w:t>
                        </w: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end"/>
                        </w: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– Contrast-enhanced sagittal CT, arterial phase.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Contrast extravasation within a contained sac confirming a l</w:t>
                        </w: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arge pseudoaneurysm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(arrow) </w:t>
                        </w:r>
                        <w:r w:rsidRPr="00476652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in the inferior splenic pole.</w:t>
                        </w:r>
                      </w:p>
                    </w:txbxContent>
                  </v:textbox>
                </v:shape>
                <v:shape id="Right_x0020_Arrow_x0020_45" o:spid="_x0000_s1045" type="#_x0000_t13" style="position:absolute;left:2187444;top:1896239;width:252011;height:180030;rotation:-8272961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axgPLxQAA&#10;ANsAAAAPAAAAZHJzL2Rvd25yZXYueG1sRI/dasJAFITvC77DcgTv6qYhik2zigoWKSg0LdTLQ/bk&#10;h2bPhuxW0z59VxC8HGbmGyZbDaYVZ+pdY1nB0zQCQVxY3XCl4PNj97gA4TyyxtYyKfglB6vl6CHD&#10;VNsLv9M595UIEHYpKqi971IpXVGTQTe1HXHwStsb9EH2ldQ9XgLctDKOork02HBYqLGjbU3Fd/5j&#10;FBwWz+UuruLjV/H3iqc3l5jTJlFqMh7WLyA8Df4evrX3WkEyg+uX8APk8h8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BrGA8vFAAAA2wAAAA8AAAAAAAAAAAAAAAAAlwIAAGRycy9k&#10;b3ducmV2LnhtbFBLBQYAAAAABAAEAPUAAACJAwAAAAA=&#10;" adj="13885" fillcolor="black [3213]" stroked="f" strokeweight="1pt"/>
                <w10:wrap type="through"/>
              </v:group>
            </w:pict>
          </mc:Fallback>
        </mc:AlternateContent>
      </w:r>
    </w:p>
    <w:p w14:paraId="03AABF2E" w14:textId="038E3E72" w:rsidR="003C22FC" w:rsidRDefault="003C22FC" w:rsidP="00511475">
      <w:pPr>
        <w:spacing w:line="480" w:lineRule="auto"/>
        <w:rPr>
          <w:lang w:val="pt-PT"/>
        </w:rPr>
      </w:pPr>
    </w:p>
    <w:p w14:paraId="4874EA67" w14:textId="6E4FC4EB" w:rsidR="003C22FC" w:rsidRDefault="003C22FC" w:rsidP="00511475">
      <w:pPr>
        <w:spacing w:line="480" w:lineRule="auto"/>
        <w:rPr>
          <w:lang w:val="pt-PT"/>
        </w:rPr>
      </w:pPr>
    </w:p>
    <w:p w14:paraId="48514F14" w14:textId="503DE095" w:rsidR="003C22FC" w:rsidRDefault="003C22FC" w:rsidP="00511475">
      <w:pPr>
        <w:spacing w:line="480" w:lineRule="auto"/>
        <w:rPr>
          <w:lang w:val="pt-PT"/>
        </w:rPr>
      </w:pPr>
    </w:p>
    <w:p w14:paraId="72538E0D" w14:textId="0244946B" w:rsidR="003C22FC" w:rsidRDefault="003C22FC" w:rsidP="00511475">
      <w:pPr>
        <w:spacing w:line="480" w:lineRule="auto"/>
        <w:rPr>
          <w:lang w:val="pt-PT"/>
        </w:rPr>
      </w:pPr>
    </w:p>
    <w:p w14:paraId="0A7D761F" w14:textId="19CD2647" w:rsidR="003C22FC" w:rsidRDefault="003C22FC" w:rsidP="00511475">
      <w:pPr>
        <w:spacing w:line="480" w:lineRule="auto"/>
        <w:rPr>
          <w:lang w:val="pt-PT"/>
        </w:rPr>
      </w:pPr>
    </w:p>
    <w:p w14:paraId="0A293E3C" w14:textId="04A9C70E" w:rsidR="003C22FC" w:rsidRDefault="003C22FC" w:rsidP="00511475">
      <w:pPr>
        <w:spacing w:line="480" w:lineRule="auto"/>
        <w:rPr>
          <w:lang w:val="pt-PT"/>
        </w:rPr>
      </w:pPr>
    </w:p>
    <w:p w14:paraId="6B453566" w14:textId="77777777" w:rsidR="003C22FC" w:rsidRDefault="003C22FC" w:rsidP="00511475">
      <w:pPr>
        <w:spacing w:line="480" w:lineRule="auto"/>
        <w:rPr>
          <w:lang w:val="pt-PT"/>
        </w:rPr>
      </w:pPr>
    </w:p>
    <w:p w14:paraId="591E6D55" w14:textId="099E95A8" w:rsidR="003C22FC" w:rsidRDefault="003C22FC" w:rsidP="00511475">
      <w:pPr>
        <w:spacing w:line="480" w:lineRule="auto"/>
        <w:rPr>
          <w:lang w:val="pt-PT"/>
        </w:rPr>
      </w:pPr>
    </w:p>
    <w:p w14:paraId="7F5549A4" w14:textId="4A6DA126" w:rsidR="003C22FC" w:rsidRDefault="003C22FC" w:rsidP="00511475">
      <w:pPr>
        <w:spacing w:line="480" w:lineRule="auto"/>
        <w:rPr>
          <w:lang w:val="pt-PT"/>
        </w:rPr>
      </w:pPr>
    </w:p>
    <w:p w14:paraId="05F70AC6" w14:textId="6ACC1DB2" w:rsidR="003C22FC" w:rsidRDefault="00CC2CFB" w:rsidP="00511475">
      <w:pPr>
        <w:spacing w:line="480" w:lineRule="auto"/>
        <w:rPr>
          <w:lang w:val="pt-PT"/>
        </w:rPr>
      </w:pPr>
      <w:r>
        <w:rPr>
          <w:b/>
          <w:noProof/>
        </w:rPr>
        <mc:AlternateContent>
          <mc:Choice Requires="wpg">
            <w:drawing>
              <wp:anchor distT="0" distB="0" distL="114300" distR="114300" simplePos="0" relativeHeight="251836416" behindDoc="0" locked="0" layoutInCell="1" allowOverlap="1" wp14:anchorId="0B352E85" wp14:editId="073E2E5A">
                <wp:simplePos x="0" y="0"/>
                <wp:positionH relativeFrom="column">
                  <wp:posOffset>-408305</wp:posOffset>
                </wp:positionH>
                <wp:positionV relativeFrom="paragraph">
                  <wp:posOffset>394335</wp:posOffset>
                </wp:positionV>
                <wp:extent cx="6297930" cy="4459605"/>
                <wp:effectExtent l="0" t="0" r="1270" b="10795"/>
                <wp:wrapThrough wrapText="bothSides">
                  <wp:wrapPolygon edited="0">
                    <wp:start x="0" y="0"/>
                    <wp:lineTo x="0" y="15870"/>
                    <wp:lineTo x="10454" y="17716"/>
                    <wp:lineTo x="10454" y="21529"/>
                    <wp:lineTo x="21517" y="21529"/>
                    <wp:lineTo x="21517" y="0"/>
                    <wp:lineTo x="0" y="0"/>
                  </wp:wrapPolygon>
                </wp:wrapThrough>
                <wp:docPr id="103" name="Group 10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7930" cy="4459605"/>
                          <a:chOff x="0" y="0"/>
                          <a:chExt cx="6297930" cy="4459605"/>
                        </a:xfrm>
                      </wpg:grpSpPr>
                      <wpg:grpSp>
                        <wpg:cNvPr id="104" name="Group 104"/>
                        <wpg:cNvGrpSpPr/>
                        <wpg:grpSpPr>
                          <a:xfrm>
                            <a:off x="0" y="0"/>
                            <a:ext cx="6297930" cy="4459605"/>
                            <a:chOff x="0" y="0"/>
                            <a:chExt cx="6298209" cy="4460209"/>
                          </a:xfrm>
                        </wpg:grpSpPr>
                        <pic:pic xmlns:pic="http://schemas.openxmlformats.org/drawingml/2006/picture">
                          <pic:nvPicPr>
                            <pic:cNvPr id="105" name="Imagem 2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3550" t="15421" r="2558" b="19014"/>
                            <a:stretch/>
                          </pic:blipFill>
                          <pic:spPr bwMode="auto">
                            <a:xfrm>
                              <a:off x="0" y="7557"/>
                              <a:ext cx="3102610" cy="227393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106" name="Imagem 31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0015" t="19587" r="5257" b="19840"/>
                            <a:stretch/>
                          </pic:blipFill>
                          <pic:spPr bwMode="auto">
                            <a:xfrm>
                              <a:off x="3090824" y="2289176"/>
                              <a:ext cx="3196590" cy="21393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107" name="Imagem 28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4184" t="17644" r="4172" b="20620"/>
                            <a:stretch/>
                          </pic:blipFill>
                          <pic:spPr bwMode="auto">
                            <a:xfrm>
                              <a:off x="3090824" y="0"/>
                              <a:ext cx="3207385" cy="227457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108" name="Text Box 108"/>
                          <wps:cNvSpPr txBox="1"/>
                          <wps:spPr>
                            <a:xfrm>
                              <a:off x="0" y="2289779"/>
                              <a:ext cx="2973202" cy="991369"/>
                            </a:xfrm>
                            <a:prstGeom prst="rect">
                              <a:avLst/>
                            </a:prstGeom>
                            <a:solidFill>
                              <a:prstClr val="white"/>
                            </a:solidFill>
                            <a:ln>
                              <a:noFill/>
                            </a:ln>
                            <a:effectLst/>
                          </wps:spPr>
                          <wps:txbx>
                            <w:txbxContent>
                              <w:p w14:paraId="39DB13F5" w14:textId="77777777" w:rsidR="006B2786" w:rsidRPr="00932D4E" w:rsidRDefault="006B2786" w:rsidP="003C22FC">
                                <w:pPr>
                                  <w:pStyle w:val="NormalWeb"/>
                                  <w:jc w:val="both"/>
                                  <w:rPr>
                                    <w:i/>
                                    <w:noProof/>
                                    <w:color w:val="000000" w:themeColor="text1"/>
                                    <w:sz w:val="22"/>
                                    <w:szCs w:val="22"/>
                                  </w:rPr>
                                </w:pP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Figure </w:t>
                                </w:r>
                                <w:r w:rsidRPr="00932D4E">
                                  <w:rPr>
                                    <w:i/>
                                    <w:color w:val="000000" w:themeColor="text1"/>
                                    <w:sz w:val="22"/>
                                    <w:szCs w:val="22"/>
                                  </w:rPr>
                                  <w:fldChar w:fldCharType="begin"/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instrText xml:space="preserve"> SEQ Figure \* ARABIC </w:instrText>
                                </w:r>
                                <w:r w:rsidRPr="00932D4E">
                                  <w:rPr>
                                    <w:i/>
                                    <w:color w:val="000000" w:themeColor="text1"/>
                                    <w:sz w:val="22"/>
                                    <w:szCs w:val="22"/>
                                  </w:rPr>
                                  <w:fldChar w:fldCharType="separate"/>
                                </w:r>
                                <w:r w:rsidR="002E4D65">
                                  <w:rPr>
                                    <w:noProof/>
                                    <w:color w:val="000000" w:themeColor="text1"/>
                                    <w:sz w:val="22"/>
                                    <w:szCs w:val="22"/>
                                  </w:rPr>
                                  <w:t>4</w:t>
                                </w:r>
                                <w:r w:rsidRPr="00932D4E">
                                  <w:rPr>
                                    <w:i/>
                                    <w:color w:val="000000" w:themeColor="text1"/>
                                    <w:sz w:val="22"/>
                                    <w:szCs w:val="22"/>
                                  </w:rPr>
                                  <w:fldChar w:fldCharType="end"/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– </w:t>
                                </w:r>
                                <w:r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a) Celiac arteriogram 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revealing the pseudoaneurysm (arrow)  in the inferior splenic pole. </w:t>
                                </w:r>
                                <w:r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b) 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Embolization with Onyx 18 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sym w:font="Symbol" w:char="F0E2"/>
                                </w:r>
                                <w:r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(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>arrow</w:t>
                                </w:r>
                                <w:r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>head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>).</w:t>
                                </w:r>
                                <w:r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c)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Celiac </w:t>
                                </w:r>
                                <w:proofErr w:type="spellStart"/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>aortogram</w:t>
                                </w:r>
                                <w:proofErr w:type="spellEnd"/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po</w:t>
                                </w:r>
                                <w:r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>st-embolization demonstrati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>n</w:t>
                                </w:r>
                                <w:r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>g</w:t>
                                </w:r>
                                <w:r w:rsidRPr="00932D4E"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vascular exclusion of the pseudoaneurysm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  <wps:wsp>
                          <wps:cNvPr id="109" name="Text Box 109"/>
                          <wps:cNvSpPr txBox="1"/>
                          <wps:spPr>
                            <a:xfrm>
                              <a:off x="7557" y="1949713"/>
                              <a:ext cx="572770" cy="3416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4996364" w14:textId="77777777" w:rsidR="006B2786" w:rsidRPr="00847483" w:rsidRDefault="006B2786" w:rsidP="003C22FC">
                                <w:pPr>
                                  <w:rPr>
                                    <w:color w:val="FFFFFF" w:themeColor="background1"/>
                                    <w:lang w:val="pt-PT"/>
                                  </w:rPr>
                                </w:pPr>
                                <w:r w:rsidRPr="00847483">
                                  <w:rPr>
                                    <w:color w:val="FFFFFF" w:themeColor="background1"/>
                                    <w:lang w:val="pt-PT"/>
                                  </w:rP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0" name="Text Box 110"/>
                          <wps:cNvSpPr txBox="1"/>
                          <wps:spPr>
                            <a:xfrm>
                              <a:off x="3090824" y="1942156"/>
                              <a:ext cx="802005" cy="3416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B86AE73" w14:textId="77777777" w:rsidR="006B2786" w:rsidRPr="00847483" w:rsidRDefault="006B2786" w:rsidP="003C22FC">
                                <w:pPr>
                                  <w:rPr>
                                    <w:color w:val="FFFFFF" w:themeColor="background1"/>
                                    <w:lang w:val="pt-PT"/>
                                  </w:rPr>
                                </w:pPr>
                                <w:r w:rsidRPr="00847483">
                                  <w:rPr>
                                    <w:color w:val="FFFFFF" w:themeColor="background1"/>
                                    <w:lang w:val="pt-PT"/>
                                  </w:rP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1" name="Text Box 111"/>
                          <wps:cNvSpPr txBox="1"/>
                          <wps:spPr>
                            <a:xfrm>
                              <a:off x="3090824" y="4118579"/>
                              <a:ext cx="802005" cy="3416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8DF3150" w14:textId="77777777" w:rsidR="006B2786" w:rsidRPr="00847483" w:rsidRDefault="006B2786" w:rsidP="003C22FC">
                                <w:pPr>
                                  <w:rPr>
                                    <w:color w:val="FFFFFF" w:themeColor="background1"/>
                                    <w:lang w:val="pt-PT"/>
                                  </w:rPr>
                                </w:pPr>
                                <w:r>
                                  <w:rPr>
                                    <w:color w:val="FFFFFF" w:themeColor="background1"/>
                                    <w:lang w:val="pt-PT"/>
                                  </w:rPr>
                                  <w:t>c</w:t>
                                </w:r>
                                <w:r w:rsidRPr="00847483">
                                  <w:rPr>
                                    <w:color w:val="FFFFFF" w:themeColor="background1"/>
                                    <w:lang w:val="pt-PT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2" name="Right Arrow 112"/>
                          <wps:cNvSpPr/>
                          <wps:spPr>
                            <a:xfrm rot="14025878">
                              <a:off x="2688650" y="1541211"/>
                              <a:ext cx="252034" cy="144006"/>
                            </a:xfrm>
                            <a:prstGeom prst="rightArrow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13" name="Triangle 113"/>
                        <wps:cNvSpPr/>
                        <wps:spPr>
                          <a:xfrm flipV="1">
                            <a:off x="5328139" y="621323"/>
                            <a:ext cx="121911" cy="132715"/>
                          </a:xfrm>
                          <a:prstGeom prst="triangle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B352E85" id="Group_x0020_103" o:spid="_x0000_s1046" style="position:absolute;margin-left:-32.15pt;margin-top:31.05pt;width:495.9pt;height:351.15pt;z-index:251836416;mso-height-relative:margin" coordsize="6297930,4459605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">
                <v:group id="Group_x0020_104" o:spid="_x0000_s1047" style="position:absolute;width:6297930;height:4459605" coordsize="6298209,4460209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A0/5xfxAAAANwAAAAP&#10;AAAAAAAAAAAAAAAAAKkCAABkcnMvZG93bnJldi54bWxQSwUGAAAAAAQABAD6AAAAmgMAAAAA&#10;">
                  <v:shape id="Imagem_x0020_22" o:spid="_x0000_s1048" type="#_x0000_t75" style="position:absolute;top:7557;width:3102610;height:227393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L/g&#10;kKPBAAAA3AAAAA8AAABkcnMvZG93bnJldi54bWxET91qwjAUvhf2DuEMdiMzUVCkGsUNtg7Bi9Y9&#10;wKE5tsXmpCRRu7dfBMG78/H9nvV2sJ24kg+tYw3TiQJBXDnTcq3h9/j1vgQRIrLBzjFp+KMA283L&#10;aI2ZcTcu6FrGWqQQDhlqaGLsMylD1ZDFMHE9ceJOzluMCfpaGo+3FG47OVNqIS22nBoa7Omzoepc&#10;XqyGovDfg/kYoyoPi3zvZnnf1rnWb6/DbgUi0hCf4of7x6T5ag73Z9IFcvMP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L/gkKPBAAAA3AAAAA8AAAAAAAAAAAAAAAAAnAIAAGRy&#10;cy9kb3ducmV2LnhtbFBLBQYAAAAABAAEAPcAAACKAwAAAAA=&#10;">
                    <v:imagedata r:id="rId20" o:title="" croptop="10106f" cropbottom="12461f" cropleft="8880f" cropright="1676f"/>
                    <v:path arrowok="t"/>
                  </v:shape>
                  <v:shape id="Imagem_x0020_31" o:spid="_x0000_s1049" type="#_x0000_t75" style="position:absolute;left:3090824;top:2289176;width:3196590;height:213931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Pw&#10;kvXCAAAA3AAAAA8AAABkcnMvZG93bnJldi54bWxET0uLwjAQvgv7H8IseNN0FxG3axRZVvCggo+F&#10;Hodmtik2k9LEWv31RhC8zcf3nOm8s5VoqfGlYwUfwwQEce50yYWC42E5mIDwAVlj5ZgUXMnDfPbW&#10;m2Kq3YV31O5DIWII+xQVmBDqVEqfG7Loh64mjty/ayyGCJtC6gYvMdxW8jNJxtJiybHBYE0/hvLT&#10;/mwVtIe/yTbbuJG7ffHRlL+ZXVOmVP+9W3yDCNSFl/jpXuk4PxnD45l4gZzdAQ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DD8JL1wgAAANwAAAAPAAAAAAAAAAAAAAAAAJwCAABk&#10;cnMvZG93bnJldi54bWxQSwUGAAAAAAQABAD3AAAAiwMAAAAA&#10;">
                    <v:imagedata r:id="rId21" o:title="" croptop="12837f" cropbottom="13002f" cropleft="6563f" cropright="3445f"/>
                    <v:path arrowok="t"/>
                  </v:shape>
                  <v:shape id="Imagem_x0020_28" o:spid="_x0000_s1050" type="#_x0000_t75" style="position:absolute;left:3090824;width:3207385;height:227457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PWJ&#10;cU/DAAAA3AAAAA8AAABkcnMvZG93bnJldi54bWxET01rwkAQvQv9D8sUetPdFKolukopVLTgwbSK&#10;xyE7JsHsbMiuMfbXu4LQ2zze58wWva1FR62vHGtIRgoEce5MxYWG35+v4TsIH5AN1o5Jw5U8LOZP&#10;gxmmxl14S10WChFD2KeooQyhSaX0eUkW/cg1xJE7utZiiLAtpGnxEsNtLV+VGkuLFceGEhv6LCk/&#10;ZWerwa/HKsk23Xm3VGaf/NnD95t1Wr889x9TEIH68C9+uFcmzlcTuD8TL5DzG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9YlxT8MAAADcAAAADwAAAAAAAAAAAAAAAACcAgAA&#10;ZHJzL2Rvd25yZXYueG1sUEsFBgAAAAAEAAQA9wAAAIwDAAAAAA==&#10;">
                    <v:imagedata r:id="rId22" o:title="" croptop="11563f" cropbottom="13514f" cropleft="9296f" cropright="2734f"/>
                    <v:path arrowok="t"/>
                  </v:shape>
                  <v:shape id="Text_x0020_Box_x0020_108" o:spid="_x0000_s1051" type="#_x0000_t202" style="position:absolute;top:2289779;width:2973202;height:99136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" stroked="f">
                    <v:textbox style="mso-fit-shape-to-text:t" inset="0,0,0,0">
                      <w:txbxContent>
                        <w:p w14:paraId="39DB13F5" w14:textId="77777777" w:rsidR="006B2786" w:rsidRPr="00932D4E" w:rsidRDefault="006B2786" w:rsidP="003C22FC">
                          <w:pPr>
                            <w:pStyle w:val="NormalWeb"/>
                            <w:jc w:val="both"/>
                            <w:rPr>
                              <w:i/>
                              <w:noProof/>
                              <w:color w:val="000000" w:themeColor="text1"/>
                              <w:sz w:val="22"/>
                              <w:szCs w:val="22"/>
                            </w:rPr>
                          </w:pP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Figure </w:t>
                          </w:r>
                          <w:r w:rsidRPr="00932D4E">
                            <w:rPr>
                              <w:i/>
                              <w:color w:val="000000" w:themeColor="text1"/>
                              <w:sz w:val="22"/>
                              <w:szCs w:val="22"/>
                            </w:rPr>
                            <w:fldChar w:fldCharType="begin"/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instrText xml:space="preserve"> SEQ Figure \* ARABIC </w:instrText>
                          </w:r>
                          <w:r w:rsidRPr="00932D4E">
                            <w:rPr>
                              <w:i/>
                              <w:color w:val="000000" w:themeColor="text1"/>
                              <w:sz w:val="22"/>
                              <w:szCs w:val="22"/>
                            </w:rPr>
                            <w:fldChar w:fldCharType="separate"/>
                          </w:r>
                          <w:r w:rsidR="002E4D65">
                            <w:rPr>
                              <w:noProof/>
                              <w:color w:val="000000" w:themeColor="text1"/>
                              <w:sz w:val="22"/>
                              <w:szCs w:val="22"/>
                            </w:rPr>
                            <w:t>4</w:t>
                          </w:r>
                          <w:r w:rsidRPr="00932D4E">
                            <w:rPr>
                              <w:i/>
                              <w:color w:val="000000" w:themeColor="text1"/>
                              <w:sz w:val="22"/>
                              <w:szCs w:val="22"/>
                            </w:rPr>
                            <w:fldChar w:fldCharType="end"/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 – </w:t>
                          </w:r>
                          <w:r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a) Celiac arteriogram 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revealing the pseudoaneurysm (arrow)  in the inferior splenic pole. </w:t>
                          </w:r>
                          <w:r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b) 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Embolization with Onyx 18 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sym w:font="Symbol" w:char="F0E2"/>
                          </w:r>
                          <w:r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 (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>arrow</w:t>
                          </w:r>
                          <w:r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>head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>).</w:t>
                          </w:r>
                          <w:r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 c)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 Celiac </w:t>
                          </w:r>
                          <w:proofErr w:type="spellStart"/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>aortogram</w:t>
                          </w:r>
                          <w:proofErr w:type="spellEnd"/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 po</w:t>
                          </w:r>
                          <w:r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>st-embolization demonstrati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>n</w:t>
                          </w:r>
                          <w:r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>g</w:t>
                          </w:r>
                          <w:r w:rsidRPr="00932D4E">
                            <w:rPr>
                              <w:color w:val="000000" w:themeColor="text1"/>
                              <w:sz w:val="22"/>
                              <w:szCs w:val="22"/>
                            </w:rPr>
                            <w:t xml:space="preserve"> vascular exclusion of the pseudoaneurysm.</w:t>
                          </w:r>
                        </w:p>
                      </w:txbxContent>
                    </v:textbox>
                  </v:shape>
                  <v:shape id="Text_x0020_Box_x0020_109" o:spid="_x0000_s1052" type="#_x0000_t202" style="position:absolute;left:7557;top:1949713;width:572770;height:34163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9arZ9wAAA&#10;ANwAAAAPAAAAZHJzL2Rvd25yZXYueG1sRE9Ni8IwEL0L+x/CLHjTZEVlrUZZVgRPiroK3oZmbMs2&#10;k9JEW/+9EQRv83ifM1u0thQ3qn3hWMNXX4EgTp0pONPwd1j1vkH4gGywdEwa7uRhMf/ozDAxruEd&#10;3fYhEzGEfYIa8hCqREqf5mTR911FHLmLqy2GCOtMmhqbGG5LOVBqLC0WHBtyrOg3p/R/f7UajpvL&#10;+TRU22xpR1XjWiXZTqTW3c/2ZwoiUBve4pd7beJ8NYHnM/ECOX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9arZ9wAAAANwAAAAPAAAAAAAAAAAAAAAAAJcCAABkcnMvZG93bnJl&#10;di54bWxQSwUGAAAAAAQABAD1AAAAhAMAAAAA&#10;" filled="f" stroked="f">
                    <v:textbox>
                      <w:txbxContent>
                        <w:p w14:paraId="24996364" w14:textId="77777777" w:rsidR="006B2786" w:rsidRPr="00847483" w:rsidRDefault="006B2786" w:rsidP="003C22FC">
                          <w:pPr>
                            <w:rPr>
                              <w:color w:val="FFFFFF" w:themeColor="background1"/>
                              <w:lang w:val="pt-PT"/>
                            </w:rPr>
                          </w:pPr>
                          <w:r w:rsidRPr="00847483">
                            <w:rPr>
                              <w:color w:val="FFFFFF" w:themeColor="background1"/>
                              <w:lang w:val="pt-PT"/>
                            </w:rPr>
                            <w:t>a)</w:t>
                          </w:r>
                        </w:p>
                      </w:txbxContent>
                    </v:textbox>
                  </v:shape>
                  <v:shape id="Text_x0020_Box_x0020_110" o:spid="_x0000_s1053" type="#_x0000_t202" style="position:absolute;left:3090824;top:1942156;width:802005;height:34163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piYk9xAAA&#10;ANwAAAAPAAAAZHJzL2Rvd25yZXYueG1sRI9Ba8JAEIXvQv/DMgVvuquotNFVSqXQk8XYCt6G7JgE&#10;s7MhuzXpv+8cCr3N8N68981mN/hG3amLdWALs6kBRVwEV3Np4fP0NnkCFROywyYwWfihCLvtw2iD&#10;mQs9H+mep1JJCMcMLVQptZnWsajIY5yGlli0a+g8Jlm7UrsOewn3jZ4bs9Iea5aGClt6rai45d/e&#10;wtfhejkvzEe598u2D4PR7J+1tePH4WUNKtGQ/s1/1+9O8GeCL8/IBHr7Cw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aYmJPcQAAADcAAAADwAAAAAAAAAAAAAAAACXAgAAZHJzL2Rv&#10;d25yZXYueG1sUEsFBgAAAAAEAAQA9QAAAIgDAAAAAA==&#10;" filled="f" stroked="f">
                    <v:textbox>
                      <w:txbxContent>
                        <w:p w14:paraId="2B86AE73" w14:textId="77777777" w:rsidR="006B2786" w:rsidRPr="00847483" w:rsidRDefault="006B2786" w:rsidP="003C22FC">
                          <w:pPr>
                            <w:rPr>
                              <w:color w:val="FFFFFF" w:themeColor="background1"/>
                              <w:lang w:val="pt-PT"/>
                            </w:rPr>
                          </w:pPr>
                          <w:r w:rsidRPr="00847483">
                            <w:rPr>
                              <w:color w:val="FFFFFF" w:themeColor="background1"/>
                              <w:lang w:val="pt-PT"/>
                            </w:rPr>
                            <w:t>b)</w:t>
                          </w:r>
                        </w:p>
                      </w:txbxContent>
                    </v:textbox>
                  </v:shape>
                  <v:shape id="Text_x0020_Box_x0020_111" o:spid="_x0000_s1054" type="#_x0000_t202" style="position:absolute;left:3090824;top:4118579;width:802005;height:34163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GxSymwQAA&#10;ANwAAAAPAAAAZHJzL2Rvd25yZXYueG1sRE9Ni8IwEL0L/ocwgjdNuuii1SjiInhyWVcFb0MztsVm&#10;Uppo67/fLCzsbR7vc5brzlbiSY0vHWtIxgoEceZMybmG0/duNAPhA7LByjFpeJGH9arfW2JqXMtf&#10;9DyGXMQQ9ilqKEKoUyl9VpBFP3Y1ceRurrEYImxyaRpsY7it5JtS79JiybGhwJq2BWX348NqOB9u&#10;18tEfeYfdlq3rlOS7VxqPRx0mwWIQF34F/+59ybOTxL4fSZeIF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BsUspsEAAADcAAAADwAAAAAAAAAAAAAAAACXAgAAZHJzL2Rvd25y&#10;ZXYueG1sUEsFBgAAAAAEAAQA9QAAAIUDAAAAAA==&#10;" filled="f" stroked="f">
                    <v:textbox>
                      <w:txbxContent>
                        <w:p w14:paraId="68DF3150" w14:textId="77777777" w:rsidR="006B2786" w:rsidRPr="00847483" w:rsidRDefault="006B2786" w:rsidP="003C22FC">
                          <w:pPr>
                            <w:rPr>
                              <w:color w:val="FFFFFF" w:themeColor="background1"/>
                              <w:lang w:val="pt-PT"/>
                            </w:rPr>
                          </w:pPr>
                          <w:r>
                            <w:rPr>
                              <w:color w:val="FFFFFF" w:themeColor="background1"/>
                              <w:lang w:val="pt-PT"/>
                            </w:rPr>
                            <w:t>c</w:t>
                          </w:r>
                          <w:r w:rsidRPr="00847483">
                            <w:rPr>
                              <w:color w:val="FFFFFF" w:themeColor="background1"/>
                              <w:lang w:val="pt-PT"/>
                            </w:rPr>
                            <w:t>)</w:t>
                          </w:r>
                        </w:p>
                      </w:txbxContent>
                    </v:textbox>
                  </v:shape>
                  <v:shape id="Right_x0020_Arrow_x0020_112" o:spid="_x0000_s1055" type="#_x0000_t13" style="position:absolute;left:2688650;top:1541211;width:252034;height:144006;rotation:-8272961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" adj="15429" fillcolor="white [3212]" stroked="f" strokeweight="1pt"/>
                </v:group>
                <v:shapetype id="_x0000_t5" coordsize="21600,21600" o:spt="5" adj="10800" path="m@0,0l0,21600,21600,21600xe">
                  <v:stroke joinstyle="miter"/>
                  <v:formulas>
                    <v:f eqn="val #0"/>
                    <v:f eqn="prod #0 1 2"/>
                    <v:f eqn="sum @1 10800 0"/>
                  </v:formulas>
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<v:handles>
                    <v:h position="#0,topLeft" xrange="0,21600"/>
                  </v:handles>
                </v:shapetype>
                <v:shape id="Triangle_x0020_113" o:spid="_x0000_s1056" type="#_x0000_t5" style="position:absolute;left:5328139;top:621323;width:121911;height:132715;flip:y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8WqrwwgAA&#10;ANwAAAAPAAAAZHJzL2Rvd25yZXYueG1sRE9Ni8IwEL0L/ocwC3uRNXUFka5RVkUQFMRW9jzbjG2x&#10;mZQm1vrvjSB4m8f7nNmiM5VoqXGlZQWjYQSCOLO65FzBKd18TUE4j6yxskwK7uRgMe/3Zhhre+Mj&#10;tYnPRQhhF6OCwvs6ltJlBRl0Q1sTB+5sG4M+wCaXusFbCDeV/I6iiTRYcmgosKZVQdkluRoF9d/u&#10;MOjGWfufrtJlex343Xqvlfr86H5/QHjq/Fv8cm91mD8aw/OZcIGcP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LxaqvDCAAAA3AAAAA8AAAAAAAAAAAAAAAAAlwIAAGRycy9kb3du&#10;cmV2LnhtbFBLBQYAAAAABAAEAPUAAACGAwAAAAA=&#10;" fillcolor="white [3212]" stroked="f" strokeweight="1pt"/>
                <w10:wrap type="through"/>
              </v:group>
            </w:pict>
          </mc:Fallback>
        </mc:AlternateContent>
      </w:r>
    </w:p>
    <w:p w14:paraId="49EB505A" w14:textId="77777777" w:rsidR="003C22FC" w:rsidRDefault="003C22FC" w:rsidP="00511475">
      <w:pPr>
        <w:spacing w:line="480" w:lineRule="auto"/>
        <w:rPr>
          <w:lang w:val="pt-PT"/>
        </w:rPr>
      </w:pPr>
    </w:p>
    <w:p w14:paraId="637661BD" w14:textId="3637358A" w:rsidR="003C22FC" w:rsidRDefault="003C22FC" w:rsidP="00511475">
      <w:pPr>
        <w:spacing w:line="480" w:lineRule="auto"/>
        <w:rPr>
          <w:lang w:val="pt-PT"/>
        </w:rPr>
      </w:pPr>
    </w:p>
    <w:p w14:paraId="4F906FB8" w14:textId="721BB955" w:rsidR="003C22FC" w:rsidRDefault="003C22FC" w:rsidP="00511475">
      <w:pPr>
        <w:spacing w:line="480" w:lineRule="auto"/>
        <w:rPr>
          <w:lang w:val="pt-PT"/>
        </w:rPr>
      </w:pPr>
    </w:p>
    <w:p w14:paraId="731ABA6F" w14:textId="581C1319" w:rsidR="003C22FC" w:rsidRDefault="00CC2CFB" w:rsidP="00511475">
      <w:pPr>
        <w:spacing w:line="480" w:lineRule="auto"/>
        <w:rPr>
          <w:lang w:val="pt-PT"/>
        </w:rPr>
      </w:pPr>
      <w:r>
        <w:rPr>
          <w:b/>
          <w:noProof/>
        </w:rPr>
        <mc:AlternateContent>
          <mc:Choice Requires="wpg">
            <w:drawing>
              <wp:anchor distT="0" distB="0" distL="114300" distR="114300" simplePos="0" relativeHeight="251828224" behindDoc="0" locked="0" layoutInCell="1" allowOverlap="1" wp14:anchorId="600E6722" wp14:editId="560E0EC5">
                <wp:simplePos x="0" y="0"/>
                <wp:positionH relativeFrom="column">
                  <wp:posOffset>396115</wp:posOffset>
                </wp:positionH>
                <wp:positionV relativeFrom="paragraph">
                  <wp:posOffset>0</wp:posOffset>
                </wp:positionV>
                <wp:extent cx="3428365" cy="2945765"/>
                <wp:effectExtent l="0" t="0" r="635" b="635"/>
                <wp:wrapThrough wrapText="bothSides">
                  <wp:wrapPolygon edited="0">
                    <wp:start x="0" y="0"/>
                    <wp:lineTo x="0" y="21418"/>
                    <wp:lineTo x="21444" y="21418"/>
                    <wp:lineTo x="21444" y="0"/>
                    <wp:lineTo x="0" y="0"/>
                  </wp:wrapPolygon>
                </wp:wrapThrough>
                <wp:docPr id="63" name="Group 6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28365" cy="2945765"/>
                          <a:chOff x="0" y="0"/>
                          <a:chExt cx="3428365" cy="2946184"/>
                        </a:xfrm>
                      </wpg:grpSpPr>
                      <pic:pic xmlns:pic="http://schemas.openxmlformats.org/drawingml/2006/picture">
                        <pic:nvPicPr>
                          <pic:cNvPr id="50" name="Picture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770" r="21991" b="18081"/>
                          <a:stretch/>
                        </pic:blipFill>
                        <pic:spPr>
                          <a:xfrm>
                            <a:off x="0" y="0"/>
                            <a:ext cx="3428365" cy="24441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2" name="Text Box 62"/>
                        <wps:cNvSpPr txBox="1"/>
                        <wps:spPr>
                          <a:xfrm>
                            <a:off x="0" y="2497810"/>
                            <a:ext cx="3428365" cy="44837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320725C3" w14:textId="77777777" w:rsidR="003C22FC" w:rsidRPr="00847483" w:rsidRDefault="003C22FC" w:rsidP="003C22FC">
                              <w:pPr>
                                <w:pStyle w:val="Caption"/>
                                <w:jc w:val="both"/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84748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Figure </w:t>
                              </w:r>
                              <w:r w:rsidRPr="0084748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begin"/>
                              </w:r>
                              <w:r w:rsidRPr="0084748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instrText xml:space="preserve"> SEQ Figure \* ARABIC </w:instrText>
                              </w:r>
                              <w:r w:rsidRPr="0084748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separate"/>
                              </w:r>
                              <w:r w:rsidR="002E4D65"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  <w:t>5</w:t>
                              </w:r>
                              <w:r w:rsidRPr="0084748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end"/>
                              </w:r>
                              <w:r w:rsidRPr="0084748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– Doppler US.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Thrombosed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pseudoaneurysm </w:t>
                              </w:r>
                              <w:r w:rsidRPr="0084748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with no internal vascularization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00E6722" id="Group_x0020_63" o:spid="_x0000_s1057" style="position:absolute;margin-left:31.2pt;margin-top:0;width:269.95pt;height:231.95pt;z-index:251828224" coordsize="3428365,2946184" o:gfxdata="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">
                <v:shape id="Picture_x0020_1" o:spid="_x0000_s1058" type="#_x0000_t75" style="position:absolute;width:3428365;height:244411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">
                  <v:imagedata r:id="rId24" o:title="" croptop="5092f" cropbottom="11850f" cropright="14412f"/>
                  <v:path arrowok="t"/>
                </v:shape>
                <v:shape id="Text_x0020_Box_x0020_62" o:spid="_x0000_s1059" type="#_x0000_t202" style="position:absolute;top:2497810;width:3428365;height:448374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R6dNXxQAA&#10;ANsAAAAPAAAAZHJzL2Rvd25yZXYueG1sRI9BawIxFITvhf6H8ApeSs3WylJWo4hUaHuRbr14e2ye&#10;m9XNy5JkdfvvG0HwOMzMN8x8OdhWnMmHxrGC13EGgrhyuuFawe538/IOIkRkja1jUvBHAZaLx4c5&#10;Ftpd+IfOZaxFgnAoUIGJsSukDJUhi2HsOuLkHZy3GJP0tdQeLwluWznJslxabDgtGOxobag6lb1V&#10;sJ3ut+a5P3x8r6Zv/mvXr/NjXSo1ehpWMxCRhngP39qfWkE+geuX9APk4h8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NHp01fFAAAA2wAAAA8AAAAAAAAAAAAAAAAAlwIAAGRycy9k&#10;b3ducmV2LnhtbFBLBQYAAAAABAAEAPUAAACJAwAAAAA=&#10;" stroked="f">
                  <v:textbox style="mso-fit-shape-to-text:t" inset="0,0,0,0">
                    <w:txbxContent>
                      <w:p w14:paraId="320725C3" w14:textId="77777777" w:rsidR="003C22FC" w:rsidRPr="00847483" w:rsidRDefault="003C22FC" w:rsidP="003C22FC">
                        <w:pPr>
                          <w:pStyle w:val="Caption"/>
                          <w:jc w:val="both"/>
                          <w:rPr>
                            <w:rFonts w:ascii="Times New Roman" w:hAnsi="Times New Roman" w:cs="Times New Roman"/>
                            <w:b/>
                            <w:i w:val="0"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84748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Figure </w:t>
                        </w:r>
                        <w:r w:rsidRPr="0084748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begin"/>
                        </w:r>
                        <w:r w:rsidRPr="0084748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instrText xml:space="preserve"> SEQ Figure \* ARABIC </w:instrText>
                        </w:r>
                        <w:r w:rsidRPr="0084748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separate"/>
                        </w:r>
                        <w:r w:rsidR="002E4D65"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  <w:t>5</w:t>
                        </w:r>
                        <w:r w:rsidRPr="0084748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end"/>
                        </w:r>
                        <w:r w:rsidRPr="0084748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– Doppler US.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Thrombosed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pseudoaneurysm </w:t>
                        </w:r>
                        <w:r w:rsidRPr="0084748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with no internal vascularization.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</w:p>
    <w:p w14:paraId="636F374C" w14:textId="3D17E0E9" w:rsidR="003C22FC" w:rsidRDefault="003C22FC" w:rsidP="00511475">
      <w:pPr>
        <w:spacing w:line="480" w:lineRule="auto"/>
        <w:rPr>
          <w:lang w:val="pt-PT"/>
        </w:rPr>
      </w:pPr>
    </w:p>
    <w:p w14:paraId="3CA94BEE" w14:textId="1FA46E8B" w:rsidR="003C22FC" w:rsidRDefault="003C22FC" w:rsidP="00511475">
      <w:pPr>
        <w:spacing w:line="480" w:lineRule="auto"/>
        <w:rPr>
          <w:lang w:val="pt-PT"/>
        </w:rPr>
      </w:pPr>
    </w:p>
    <w:p w14:paraId="45D2C3D3" w14:textId="5AEC72E6" w:rsidR="003C22FC" w:rsidRDefault="003C22FC" w:rsidP="00511475">
      <w:pPr>
        <w:spacing w:line="480" w:lineRule="auto"/>
        <w:rPr>
          <w:lang w:val="pt-PT"/>
        </w:rPr>
      </w:pPr>
    </w:p>
    <w:p w14:paraId="41AF51BD" w14:textId="633287BC" w:rsidR="003C22FC" w:rsidRDefault="003C22FC" w:rsidP="00511475">
      <w:pPr>
        <w:spacing w:line="480" w:lineRule="auto"/>
        <w:rPr>
          <w:lang w:val="pt-PT"/>
        </w:rPr>
      </w:pPr>
    </w:p>
    <w:p w14:paraId="7DDFA290" w14:textId="6C79681F" w:rsidR="003C22FC" w:rsidRDefault="003C22FC" w:rsidP="00511475">
      <w:pPr>
        <w:spacing w:line="480" w:lineRule="auto"/>
        <w:rPr>
          <w:lang w:val="pt-PT"/>
        </w:rPr>
      </w:pPr>
    </w:p>
    <w:p w14:paraId="076C6587" w14:textId="276262A8" w:rsidR="003C22FC" w:rsidRDefault="003C22FC" w:rsidP="00511475">
      <w:pPr>
        <w:spacing w:line="480" w:lineRule="auto"/>
        <w:rPr>
          <w:lang w:val="pt-PT"/>
        </w:rPr>
      </w:pPr>
    </w:p>
    <w:p w14:paraId="647F9F38" w14:textId="77777777" w:rsidR="003C22FC" w:rsidRDefault="003C22FC" w:rsidP="00511475">
      <w:pPr>
        <w:spacing w:line="480" w:lineRule="auto"/>
        <w:rPr>
          <w:lang w:val="pt-PT"/>
        </w:rPr>
      </w:pPr>
    </w:p>
    <w:p w14:paraId="0F0C0382" w14:textId="511F6589" w:rsidR="003C22FC" w:rsidRDefault="003C22FC" w:rsidP="00511475">
      <w:pPr>
        <w:spacing w:line="480" w:lineRule="auto"/>
        <w:rPr>
          <w:lang w:val="pt-PT"/>
        </w:rPr>
      </w:pPr>
    </w:p>
    <w:p w14:paraId="5AEF55BC" w14:textId="64B123B8" w:rsidR="003C22FC" w:rsidRDefault="003C22FC" w:rsidP="00511475">
      <w:pPr>
        <w:spacing w:line="480" w:lineRule="auto"/>
        <w:rPr>
          <w:lang w:val="pt-PT"/>
        </w:rPr>
      </w:pPr>
    </w:p>
    <w:p w14:paraId="2AB90063" w14:textId="60BDB9C0" w:rsidR="003C22FC" w:rsidRDefault="00CC2CFB" w:rsidP="00511475">
      <w:pPr>
        <w:spacing w:line="480" w:lineRule="auto"/>
        <w:rPr>
          <w:lang w:val="pt-PT"/>
        </w:rPr>
      </w:pPr>
      <w:r>
        <w:rPr>
          <w:b/>
          <w:noProof/>
        </w:rPr>
        <mc:AlternateContent>
          <mc:Choice Requires="wpg">
            <w:drawing>
              <wp:anchor distT="0" distB="0" distL="114300" distR="114300" simplePos="0" relativeHeight="251830272" behindDoc="0" locked="0" layoutInCell="1" allowOverlap="1" wp14:anchorId="1044BE04" wp14:editId="6F71C248">
                <wp:simplePos x="0" y="0"/>
                <wp:positionH relativeFrom="column">
                  <wp:posOffset>-114300</wp:posOffset>
                </wp:positionH>
                <wp:positionV relativeFrom="paragraph">
                  <wp:posOffset>0</wp:posOffset>
                </wp:positionV>
                <wp:extent cx="6106795" cy="6529705"/>
                <wp:effectExtent l="0" t="0" r="0" b="0"/>
                <wp:wrapThrough wrapText="bothSides">
                  <wp:wrapPolygon edited="0">
                    <wp:start x="0" y="0"/>
                    <wp:lineTo x="0" y="21510"/>
                    <wp:lineTo x="21472" y="21510"/>
                    <wp:lineTo x="21472" y="0"/>
                    <wp:lineTo x="0" y="0"/>
                  </wp:wrapPolygon>
                </wp:wrapThrough>
                <wp:docPr id="102" name="Group 10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06795" cy="6529705"/>
                          <a:chOff x="0" y="0"/>
                          <a:chExt cx="6107082" cy="6529814"/>
                        </a:xfrm>
                      </wpg:grpSpPr>
                      <wpg:grpSp>
                        <wpg:cNvPr id="14" name="Group 14"/>
                        <wpg:cNvGrpSpPr/>
                        <wpg:grpSpPr>
                          <a:xfrm>
                            <a:off x="0" y="0"/>
                            <a:ext cx="2976880" cy="2630170"/>
                            <a:chOff x="100116" y="0"/>
                            <a:chExt cx="2977093" cy="2630170"/>
                          </a:xfrm>
                        </wpg:grpSpPr>
                        <pic:pic xmlns:pic="http://schemas.openxmlformats.org/drawingml/2006/picture">
                          <pic:nvPicPr>
                            <pic:cNvPr id="49" name="Imagem 49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2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2945" t="9345" r="2857" b="11325"/>
                            <a:stretch/>
                          </pic:blipFill>
                          <pic:spPr bwMode="auto">
                            <a:xfrm>
                              <a:off x="100116" y="0"/>
                              <a:ext cx="2977093" cy="263017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66" name="Right Arrow 66"/>
                          <wps:cNvSpPr/>
                          <wps:spPr>
                            <a:xfrm rot="8703597">
                              <a:off x="1419026" y="635913"/>
                              <a:ext cx="252030" cy="114300"/>
                            </a:xfrm>
                            <a:prstGeom prst="rightArrow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7" name="Triangle 67"/>
                          <wps:cNvSpPr/>
                          <wps:spPr>
                            <a:xfrm flipV="1">
                              <a:off x="907726" y="687469"/>
                              <a:ext cx="121920" cy="132715"/>
                            </a:xfrm>
                            <a:prstGeom prst="triangle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12" name="Group 12"/>
                        <wpg:cNvGrpSpPr/>
                        <wpg:grpSpPr>
                          <a:xfrm>
                            <a:off x="0" y="2743200"/>
                            <a:ext cx="2974975" cy="2717165"/>
                            <a:chOff x="0" y="0"/>
                            <a:chExt cx="2974975" cy="2717165"/>
                          </a:xfrm>
                        </wpg:grpSpPr>
                        <pic:pic xmlns:pic="http://schemas.openxmlformats.org/drawingml/2006/picture">
                          <pic:nvPicPr>
                            <pic:cNvPr id="55" name="Imagem 55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2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6549" t="18332" r="13619" b="13510"/>
                            <a:stretch/>
                          </pic:blipFill>
                          <pic:spPr bwMode="auto">
                            <a:xfrm>
                              <a:off x="0" y="0"/>
                              <a:ext cx="2974975" cy="271716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11" name="Right Arrow 11"/>
                          <wps:cNvSpPr/>
                          <wps:spPr>
                            <a:xfrm rot="8703597">
                              <a:off x="1318817" y="1207467"/>
                              <a:ext cx="252012" cy="114300"/>
                            </a:xfrm>
                            <a:prstGeom prst="rightArrow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pic:pic xmlns:pic="http://schemas.openxmlformats.org/drawingml/2006/picture">
                        <pic:nvPicPr>
                          <pic:cNvPr id="43" name="Imagem 4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899" t="9836" r="8420" b="13378"/>
                          <a:stretch/>
                        </pic:blipFill>
                        <pic:spPr bwMode="auto">
                          <a:xfrm>
                            <a:off x="3129567" y="0"/>
                            <a:ext cx="2977515" cy="26244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64" name="Text Box 64"/>
                        <wps:cNvSpPr txBox="1"/>
                        <wps:spPr>
                          <a:xfrm>
                            <a:off x="38637" y="5589431"/>
                            <a:ext cx="6060713" cy="940383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32457BE1" w14:textId="77777777" w:rsidR="006B2786" w:rsidRPr="00387001" w:rsidRDefault="006B2786" w:rsidP="006B2786">
                              <w:pPr>
                                <w:pStyle w:val="Caption"/>
                                <w:jc w:val="both"/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Figure </w:t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begin"/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instrText xml:space="preserve"> SEQ Figure \* ARABIC </w:instrText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separate"/>
                              </w:r>
                              <w:r w:rsidR="002E4D65"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  <w:t>6</w:t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end"/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–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a) </w:t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Selective angiography from the right he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patic artery. Large pseudoaneury</w:t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sm (arrow) arising from a segmental branch, associated with early </w:t>
                              </w:r>
                              <w:proofErr w:type="spellStart"/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opacification</w:t>
                              </w:r>
                              <w:proofErr w:type="spellEnd"/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of a portal venous branch suggesting arteriovenous fistula (arrowhead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. b) </w:t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Selective angiography from the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left</w:t>
                              </w:r>
                              <w:r w:rsidRPr="00387001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he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patic artery. c) 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Embolization with Onyx 18 </w:t>
                              </w:r>
                              <w:r w:rsidRPr="00932D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sym w:font="Symbol" w:char="F0E2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(arrow). d) Post-embolization angiogram from a common arterial trunk (right hepatic and phrenic arteries) with no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opacification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of the pseudoaneurysm or arteriovenous fistula. 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3" name="Imagem 5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73" t="8863" r="7375" b="4687"/>
                          <a:stretch/>
                        </pic:blipFill>
                        <pic:spPr bwMode="auto">
                          <a:xfrm>
                            <a:off x="3116688" y="2730321"/>
                            <a:ext cx="2967990" cy="27603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6" name="Text Box 16"/>
                        <wps:cNvSpPr txBox="1"/>
                        <wps:spPr>
                          <a:xfrm>
                            <a:off x="51516" y="2279560"/>
                            <a:ext cx="572736" cy="3416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EAE3198" w14:textId="77777777" w:rsidR="006B2786" w:rsidRPr="002B0051" w:rsidRDefault="006B2786" w:rsidP="006B2786">
                              <w:pPr>
                                <w:rPr>
                                  <w:color w:val="000000" w:themeColor="text1"/>
                                  <w:lang w:val="pt-PT"/>
                                </w:rPr>
                              </w:pPr>
                              <w:r w:rsidRPr="002B0051">
                                <w:rPr>
                                  <w:color w:val="000000" w:themeColor="text1"/>
                                  <w:lang w:val="pt-PT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" name="Text Box 25"/>
                        <wps:cNvSpPr txBox="1"/>
                        <wps:spPr>
                          <a:xfrm>
                            <a:off x="3116688" y="2279560"/>
                            <a:ext cx="805767" cy="3416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BB1594D" w14:textId="77777777" w:rsidR="006B2786" w:rsidRPr="002B0051" w:rsidRDefault="006B2786" w:rsidP="006B2786">
                              <w:pPr>
                                <w:rPr>
                                  <w:color w:val="000000" w:themeColor="text1"/>
                                  <w:lang w:val="pt-PT"/>
                                </w:rPr>
                              </w:pPr>
                              <w:r>
                                <w:rPr>
                                  <w:color w:val="000000" w:themeColor="text1"/>
                                  <w:lang w:val="pt-PT"/>
                                </w:rPr>
                                <w:t>b</w:t>
                              </w:r>
                              <w:r w:rsidRPr="002B0051">
                                <w:rPr>
                                  <w:color w:val="000000" w:themeColor="text1"/>
                                  <w:lang w:val="pt-PT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" name="Text Box 29"/>
                        <wps:cNvSpPr txBox="1"/>
                        <wps:spPr>
                          <a:xfrm>
                            <a:off x="38637" y="5138670"/>
                            <a:ext cx="572736" cy="3416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DBBCAF3" w14:textId="77777777" w:rsidR="006B2786" w:rsidRPr="002B0051" w:rsidRDefault="006B2786" w:rsidP="006B2786">
                              <w:pPr>
                                <w:rPr>
                                  <w:color w:val="000000" w:themeColor="text1"/>
                                  <w:lang w:val="pt-PT"/>
                                </w:rPr>
                              </w:pPr>
                              <w:r>
                                <w:rPr>
                                  <w:color w:val="000000" w:themeColor="text1"/>
                                  <w:lang w:val="pt-PT"/>
                                </w:rPr>
                                <w:t>c)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78657602" wp14:editId="676D3198">
                                    <wp:extent cx="389890" cy="233680"/>
                                    <wp:effectExtent l="0" t="0" r="0" b="0"/>
                                    <wp:docPr id="156" name="Picture 156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1" name=""/>
                                            <pic:cNvPicPr/>
                                          </pic:nvPicPr>
                                          <pic:blipFill>
                                            <a:blip r:embed="rId29"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389890" cy="23368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Pr="002B0051">
                                <w:rPr>
                                  <w:color w:val="000000" w:themeColor="text1"/>
                                  <w:lang w:val="pt-PT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" name="Text Box 33"/>
                        <wps:cNvSpPr txBox="1"/>
                        <wps:spPr>
                          <a:xfrm>
                            <a:off x="3116688" y="5138670"/>
                            <a:ext cx="572736" cy="3416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314929F" w14:textId="77777777" w:rsidR="006B2786" w:rsidRPr="002B0051" w:rsidRDefault="006B2786" w:rsidP="006B2786">
                              <w:pPr>
                                <w:rPr>
                                  <w:color w:val="000000" w:themeColor="text1"/>
                                  <w:lang w:val="pt-PT"/>
                                </w:rPr>
                              </w:pPr>
                              <w:r>
                                <w:rPr>
                                  <w:color w:val="000000" w:themeColor="text1"/>
                                  <w:lang w:val="pt-PT"/>
                                </w:rPr>
                                <w:t>d)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2749C803" wp14:editId="548AE44B">
                                    <wp:extent cx="389890" cy="233680"/>
                                    <wp:effectExtent l="0" t="0" r="0" b="0"/>
                                    <wp:docPr id="157" name="Picture 157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1" name=""/>
                                            <pic:cNvPicPr/>
                                          </pic:nvPicPr>
                                          <pic:blipFill>
                                            <a:blip r:embed="rId29"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389890" cy="23368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 w:rsidRPr="002B0051">
                                <w:rPr>
                                  <w:color w:val="000000" w:themeColor="text1"/>
                                  <w:lang w:val="pt-PT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44BE04" id="Group_x0020_102" o:spid="_x0000_s1060" style="position:absolute;margin-left:-9pt;margin-top:0;width:480.85pt;height:514.15pt;z-index:251830272" coordsize="6107082,6529814" o:gfxdata="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">
                <v:group id="Group_x0020_14" o:spid="_x0000_s1061" style="position:absolute;width:2976880;height:2630170" coordorigin="100116" coordsize="2977093,263017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CSBsQZwQAAANsAAAAPAAAA&#10;AAAAAAAAAAAAAKkCAABkcnMvZG93bnJldi54bWxQSwUGAAAAAAQABAD6AAAAlwMAAAAA&#10;">
                  <v:shape id="Imagem_x0020_49" o:spid="_x0000_s1062" type="#_x0000_t75" style="position:absolute;left:100116;width:2977093;height:263017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JUA&#10;hx7CAAAA2wAAAA8AAABkcnMvZG93bnJldi54bWxEj92KwjAUhO8F3yEcYW/EpisiWhtFFhe89O8B&#10;Ds2xrTYnpUlt9enNwoKXw8x8w6Sb3lTiQY0rLSv4jmIQxJnVJecKLuffyQKE88gaK8uk4EkONuvh&#10;IMVE246P9Dj5XAQIuwQVFN7XiZQuK8igi2xNHLyrbQz6IJtc6ga7ADeVnMbxXBosOSwUWNNPQdn9&#10;1BoF/dUvzGHXdsvb3LzydpyVu6lT6mvUb1cgPPX+E/5v77WC2RL+voQfINdvAA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CVAIcewgAAANsAAAAPAAAAAAAAAAAAAAAAAJwCAABk&#10;cnMvZG93bnJldi54bWxQSwUGAAAAAAQABAD3AAAAiwMAAAAA&#10;">
                    <v:imagedata r:id="rId30" o:title="" croptop="6124f" cropbottom="7422f" cropleft="8484f" cropright="1872f"/>
                    <v:path arrowok="t"/>
                  </v:shape>
                  <v:shape id="Right_x0020_Arrow_x0020_66" o:spid="_x0000_s1063" type="#_x0000_t13" style="position:absolute;left:1419026;top:635913;width:252030;height:114300;rotation:9506649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0Z1fqxAAA&#10;ANsAAAAPAAAAZHJzL2Rvd25yZXYueG1sRI9BSwMxFITvQv9DeAUvYrP2sMjatEhLxR48WHvx9ti8&#10;bhY3L0vybFZ/vREEj8PMfMOsNpMf1IVi6gMbuFtUoIjbYHvuDJze9rf3oJIgWxwCk4EvSrBZz65W&#10;2NiQ+ZUuR+lUgXBq0IATGRutU+vIY1qEkbh45xA9SpGx0zZiLnA/6GVV1dpjz2XB4UhbR+3H8dMb&#10;OHwLOtnd9Kf8vs/Zn5cv8fBkzPV8enwAJTTJf/iv/WwN1DX8fik/QK9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dGdX6sQAAADbAAAADwAAAAAAAAAAAAAAAACXAgAAZHJzL2Rv&#10;d25yZXYueG1sUEsFBgAAAAAEAAQA9QAAAIgDAAAAAA==&#10;" adj="16702" fillcolor="white [3212]" stroked="f" strokeweight="1pt"/>
                  <v:shape id="Triangle_x0020_67" o:spid="_x0000_s1064" type="#_x0000_t5" style="position:absolute;left:907726;top:687469;width:121920;height:132715;flip:y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/TwmdxQAA&#10;ANsAAAAPAAAAZHJzL2Rvd25yZXYueG1sRI/dasJAFITvC77DcoTeSLNpBVuiq7SWQkFBmojXx+wx&#10;CWbPhuzmx7fvFoReDjPzDbPajKYWPbWusqzgOYpBEOdWV1woOGZfT28gnEfWWFsmBTdysFlPHlaY&#10;aDvwD/WpL0SAsEtQQel9k0jp8pIMusg2xMG72NagD7ItpG5xCHBTy5c4XkiDFYeFEhvalpRf084o&#10;aE67w2yc5/0522YffTfzu8+9VupxOr4vQXga/X/43v7WChav8Pcl/AC5/gU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H9PCZ3FAAAA2wAAAA8AAAAAAAAAAAAAAAAAlwIAAGRycy9k&#10;b3ducmV2LnhtbFBLBQYAAAAABAAEAPUAAACJAwAAAAA=&#10;" fillcolor="white [3212]" stroked="f" strokeweight="1pt"/>
                </v:group>
                <v:group id="Group_x0020_12" o:spid="_x0000_s1065" style="position:absolute;top:2743200;width:2974975;height:2717165" coordsize="2974975,271716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Byo/n2wQAAANsAAAAPAAAA&#10;AAAAAAAAAAAAAKkCAABkcnMvZG93bnJldi54bWxQSwUGAAAAAAQABAD6AAAAlwMAAAAA&#10;">
                  <v:shape id="Imagem_x0020_55" o:spid="_x0000_s1066" type="#_x0000_t75" style="position:absolute;width:2974975;height:271716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FBT&#10;plnEAAAA2wAAAA8AAABkcnMvZG93bnJldi54bWxEj09rwkAUxO8Fv8PyBG9100JKia4ixX94qwrq&#10;7ZF9JtHs23R3jfHbdwsFj8PM/IYZTztTi5acrywreBsmIIhzqysuFOx3i9dPED4ga6wtk4IHeZhO&#10;ei9jzLS98ze121CICGGfoYIyhCaT0uclGfRD2xBH72ydwRClK6R2eI9wU8v3JPmQBiuOCyU29FVS&#10;ft3ejILz5VAdF2k7x9NqHtxus1k9lj9KDfrdbAQiUBee4f/2WitIU/j7En+AnPwC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FBTplnEAAAA2wAAAA8AAAAAAAAAAAAAAAAAnAIA&#10;AGRycy9kb3ducmV2LnhtbFBLBQYAAAAABAAEAPcAAACNAwAAAAA=&#10;" filled="t" fillcolor="white [3212]">
                    <v:imagedata r:id="rId31" o:title="" croptop="12014f" cropbottom="8854f" cropleft="10846f" cropright="8925f"/>
                    <v:path arrowok="t"/>
                  </v:shape>
                  <v:shape id="Right_x0020_Arrow_x0020_11" o:spid="_x0000_s1067" type="#_x0000_t13" style="position:absolute;left:1318817;top:1207467;width:252012;height:114300;rotation:9506649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jiLzjwgAA&#10;ANsAAAAPAAAAZHJzL2Rvd25yZXYueG1sRE9NSwMxEL0L/Q9hhF7EZtuDyNq0FEulPXiw9uJt2Ew3&#10;SzeTJRmb1V9vBMHbPN7nLNej79WVYuoCG5jPKlDETbAdtwZO77v7R1BJkC32gcnAFyVYryY3S6xt&#10;yPxG16O0qoRwqtGAExlqrVPjyGOahYG4cOcQPUqBsdU2Yi7hvteLqnrQHjsuDQ4HenbUXI6f3sDh&#10;W9DJ9q475Y9dzv68eI2HF2Omt+PmCZTQKP/iP/felvlz+P2lHKBXP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KOIvOPCAAAA2wAAAA8AAAAAAAAAAAAAAAAAlwIAAGRycy9kb3du&#10;cmV2LnhtbFBLBQYAAAAABAAEAPUAAACGAwAAAAA=&#10;" adj="16702" fillcolor="white [3212]" stroked="f" strokeweight="1pt"/>
                </v:group>
                <v:shape id="Imagem_x0020_43" o:spid="_x0000_s1068" type="#_x0000_t75" style="position:absolute;left:3129567;width:2977515;height:262445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">
                  <v:imagedata r:id="rId32" o:title="" croptop="6446f" cropbottom="8767f" cropleft="6487f" cropright="5518f"/>
                  <v:path arrowok="t"/>
                </v:shape>
                <v:shape id="Text_x0020_Box_x0020_64" o:spid="_x0000_s1069" type="#_x0000_t202" style="position:absolute;left:38637;top:5589431;width:6060713;height:94038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xTO64xgAA&#10;ANsAAAAPAAAAZHJzL2Rvd25yZXYueG1sRI9BS8NAFITvBf/D8gQvxW60IUjstpSiYL2Uxly8PbKv&#10;2Wj2bdjdtPHfu4LQ4zAz3zCrzWR7cSYfOscKHhYZCOLG6Y5bBfXH6/0TiBCRNfaOScEPBdisb2Yr&#10;LLW78JHOVWxFgnAoUYGJcSilDI0hi2HhBuLknZy3GJP0rdQeLwlue/mYZYW02HFaMDjQzlDzXY1W&#10;wSH/PJj5eHp53+ZLv6/HXfHVVkrd3U7bZxCRpngN/7fftIIih78v6QfI9S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AxTO64xgAAANsAAAAPAAAAAAAAAAAAAAAAAJcCAABkcnMv&#10;ZG93bnJldi54bWxQSwUGAAAAAAQABAD1AAAAigMAAAAA&#10;" stroked="f">
                  <v:textbox style="mso-fit-shape-to-text:t" inset="0,0,0,0">
                    <w:txbxContent>
                      <w:p w14:paraId="32457BE1" w14:textId="77777777" w:rsidR="006B2786" w:rsidRPr="00387001" w:rsidRDefault="006B2786" w:rsidP="006B2786">
                        <w:pPr>
                          <w:pStyle w:val="Caption"/>
                          <w:jc w:val="both"/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Figure </w:t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begin"/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instrText xml:space="preserve"> SEQ Figure \* ARABIC </w:instrText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separate"/>
                        </w:r>
                        <w:r w:rsidR="002E4D65"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  <w:t>6</w:t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end"/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–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a) </w:t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Selective angiography from the right he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patic artery. Large pseudoaneury</w:t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sm (arrow) arising from a segmental branch, associated with early </w:t>
                        </w:r>
                        <w:proofErr w:type="spellStart"/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opacification</w:t>
                        </w:r>
                        <w:proofErr w:type="spellEnd"/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of a portal venous branch suggesting arteriovenous fistula (arrowhead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. b) </w:t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Selective angiography from the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left</w:t>
                        </w:r>
                        <w:r w:rsidRPr="00387001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he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patic artery. c) 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Embolization with Onyx 18 </w:t>
                        </w:r>
                        <w:r w:rsidRPr="00932D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sym w:font="Symbol" w:char="F0E2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(arrow). d) Post-embolization angiogram from a common arterial trunk (right hepatic and phrenic arteries) with no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opacification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of the pseudoaneurysm or arteriovenous fistula.  </w:t>
                        </w:r>
                      </w:p>
                    </w:txbxContent>
                  </v:textbox>
                </v:shape>
                <v:shape id="Imagem_x0020_58" o:spid="_x0000_s1070" type="#_x0000_t75" style="position:absolute;left:3116688;top:2730321;width:2967990;height:276034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TV&#10;+7fCAAAA2wAAAA8AAABkcnMvZG93bnJldi54bWxET99rwjAQfh/4P4QTfJupGwxXjaKCIHRsVAVf&#10;j+Zsis2lNGmt++uXwWBv9/H9vOV6sLXoqfWVYwWzaQKCuHC64lLB+bR/noPwAVlj7ZgUPMjDejV6&#10;WmKq3Z1z6o+hFDGEfYoKTAhNKqUvDFn0U9cQR+7qWoshwraUusV7DLe1fEmSN2mx4thgsKGdoeJ2&#10;7KyCsq/N4avLuvx9n398X+bZ55YypSbjYbMAEWgI/+I/90HH+a/w+0s8QK5+AA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DE1fu3wgAAANsAAAAPAAAAAAAAAAAAAAAAAJwCAABk&#10;cnMvZG93bnJldi54bWxQSwUGAAAAAAQABAD3AAAAiwMAAAAA&#10;">
                  <v:imagedata r:id="rId33" o:title="" croptop="5808f" cropbottom="3072f" cropleft="3587f" cropright="4833f"/>
                  <v:path arrowok="t"/>
                </v:shape>
                <v:shape id="Text_x0020_Box_x0020_16" o:spid="_x0000_s1071" type="#_x0000_t202" style="position:absolute;left:51516;top:2279560;width:572736;height:341611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8JegWwQAA&#10;ANsAAAAPAAAAZHJzL2Rvd25yZXYueG1sRE9Na8JAEL0X/A/LCL01uxYNNmYVqQg9VZraQm9DdkyC&#10;2dmQXU36712h0Ns83ufkm9G24kq9bxxrmCUKBHHpTMOVhuPn/mkJwgdkg61j0vBLHjbryUOOmXED&#10;f9C1CJWIIewz1FCH0GVS+rImiz5xHXHkTq63GCLsK2l6HGK4beWzUqm02HBsqLGj15rKc3GxGr7e&#10;Tz/fc3WodnbRDW5Uku2L1PpxOm5XIAKN4V/8534zcX4K91/iAXJ9A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vCXoFsEAAADbAAAADwAAAAAAAAAAAAAAAACXAgAAZHJzL2Rvd25y&#10;ZXYueG1sUEsFBgAAAAAEAAQA9QAAAIUDAAAAAA==&#10;" filled="f" stroked="f">
                  <v:textbox>
                    <w:txbxContent>
                      <w:p w14:paraId="2EAE3198" w14:textId="77777777" w:rsidR="006B2786" w:rsidRPr="002B0051" w:rsidRDefault="006B2786" w:rsidP="006B2786">
                        <w:pPr>
                          <w:rPr>
                            <w:color w:val="000000" w:themeColor="text1"/>
                            <w:lang w:val="pt-PT"/>
                          </w:rPr>
                        </w:pPr>
                        <w:r w:rsidRPr="002B0051">
                          <w:rPr>
                            <w:color w:val="000000" w:themeColor="text1"/>
                            <w:lang w:val="pt-PT"/>
                          </w:rPr>
                          <w:t>a)</w:t>
                        </w:r>
                      </w:p>
                    </w:txbxContent>
                  </v:textbox>
                </v:shape>
                <v:shape id="Text_x0020_Box_x0020_25" o:spid="_x0000_s1072" type="#_x0000_t202" style="position:absolute;left:3116688;top:2279560;width:805767;height:341611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m7zcwgAA&#10;ANsAAAAPAAAAZHJzL2Rvd25yZXYueG1sRI9Bi8IwFITvgv8hPMGbJorK2jXKsiJ4UnR3hb09mmdb&#10;bF5KE23990YQPA4z8w2zWLW2FDeqfeFYw2ioQBCnzhScafj92Qw+QPiAbLB0TBru5GG17HYWmBjX&#10;8IFux5CJCGGfoIY8hCqR0qc5WfRDVxFH7+xqiyHKOpOmxibCbSnHSs2kxYLjQo4VfeeUXo5Xq+Fv&#10;d/4/TdQ+W9tp1bhWSbZzqXW/1359ggjUhnf41d4aDeMpPL/EHyCX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IKbvNzCAAAA2wAAAA8AAAAAAAAAAAAAAAAAlwIAAGRycy9kb3du&#10;cmV2LnhtbFBLBQYAAAAABAAEAPUAAACGAwAAAAA=&#10;" filled="f" stroked="f">
                  <v:textbox>
                    <w:txbxContent>
                      <w:p w14:paraId="6BB1594D" w14:textId="77777777" w:rsidR="006B2786" w:rsidRPr="002B0051" w:rsidRDefault="006B2786" w:rsidP="006B2786">
                        <w:pPr>
                          <w:rPr>
                            <w:color w:val="000000" w:themeColor="text1"/>
                            <w:lang w:val="pt-PT"/>
                          </w:rPr>
                        </w:pPr>
                        <w:r>
                          <w:rPr>
                            <w:color w:val="000000" w:themeColor="text1"/>
                            <w:lang w:val="pt-PT"/>
                          </w:rPr>
                          <w:t>b</w:t>
                        </w:r>
                        <w:r w:rsidRPr="002B0051">
                          <w:rPr>
                            <w:color w:val="000000" w:themeColor="text1"/>
                            <w:lang w:val="pt-PT"/>
                          </w:rPr>
                          <w:t>)</w:t>
                        </w:r>
                      </w:p>
                    </w:txbxContent>
                  </v:textbox>
                </v:shape>
                <v:shape id="Text_x0020_Box_x0020_29" o:spid="_x0000_s1073" type="#_x0000_t202" style="position:absolute;left:38637;top:5138670;width:572736;height:341611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1rbZwwAA&#10;ANsAAAAPAAAAZHJzL2Rvd25yZXYueG1sRI/NasMwEITvhbyD2EBvtZTQltiJbEJLoKeW5g9yW6yN&#10;bWKtjKXE7ttXhUKOw8x8w6yK0bbiRr1vHGuYJQoEcelMw5WG/W7ztADhA7LB1jFp+CEPRT55WGFm&#10;3MDfdNuGSkQI+ww11CF0mZS+rMmiT1xHHL2z6y2GKPtKmh6HCLetnCv1Ki02HBdq7OitpvKyvVoN&#10;h8/z6fisvqp3+9INblSSbSq1fpyO6yWIQGO4h//bH0bDPIW/L/EHyPwX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D1rbZwwAAANsAAAAPAAAAAAAAAAAAAAAAAJcCAABkcnMvZG93&#10;bnJldi54bWxQSwUGAAAAAAQABAD1AAAAhwMAAAAA&#10;" filled="f" stroked="f">
                  <v:textbox>
                    <w:txbxContent>
                      <w:p w14:paraId="0DBBCAF3" w14:textId="77777777" w:rsidR="006B2786" w:rsidRPr="002B0051" w:rsidRDefault="006B2786" w:rsidP="006B2786">
                        <w:pPr>
                          <w:rPr>
                            <w:color w:val="000000" w:themeColor="text1"/>
                            <w:lang w:val="pt-PT"/>
                          </w:rPr>
                        </w:pPr>
                        <w:r>
                          <w:rPr>
                            <w:color w:val="000000" w:themeColor="text1"/>
                            <w:lang w:val="pt-PT"/>
                          </w:rPr>
                          <w:t>c)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78657602" wp14:editId="676D3198">
                              <wp:extent cx="389890" cy="233680"/>
                              <wp:effectExtent l="0" t="0" r="0" b="0"/>
                              <wp:docPr id="156" name="Picture 156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1" name=""/>
                                      <pic:cNvPicPr/>
                                    </pic:nvPicPr>
                                    <pic:blipFill>
                                      <a:blip r:embed="rId34"/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389890" cy="233680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Pr="002B0051">
                          <w:rPr>
                            <w:color w:val="000000" w:themeColor="text1"/>
                            <w:lang w:val="pt-PT"/>
                          </w:rPr>
                          <w:t>)</w:t>
                        </w:r>
                      </w:p>
                    </w:txbxContent>
                  </v:textbox>
                </v:shape>
                <v:shape id="Text_x0020_Box_x0020_33" o:spid="_x0000_s1074" type="#_x0000_t202" style="position:absolute;left:3116688;top:5138670;width:572736;height:341611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n5xfuxAAA&#10;ANsAAAAPAAAAZHJzL2Rvd25yZXYueG1sRI9Ba8JAFITvBf/D8gRvuqu2RdNsRJRCTy2mKnh7ZJ9J&#10;aPZtyG5N+u+7BaHHYWa+YdLNYBtxo87XjjXMZwoEceFMzaWG4+frdAXCB2SDjWPS8EMeNtnoIcXE&#10;uJ4PdMtDKSKEfYIaqhDaREpfVGTRz1xLHL2r6yyGKLtSmg77CLeNXCj1LC3WHBcqbGlXUfGVf1sN&#10;p/fr5fyoPsq9fWp7NyjJdi21noyH7QuIQEP4D9/bb0bDcgl/X+IPkNkv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5+cX7sQAAADbAAAADwAAAAAAAAAAAAAAAACXAgAAZHJzL2Rv&#10;d25yZXYueG1sUEsFBgAAAAAEAAQA9QAAAIgDAAAAAA==&#10;" filled="f" stroked="f">
                  <v:textbox>
                    <w:txbxContent>
                      <w:p w14:paraId="6314929F" w14:textId="77777777" w:rsidR="006B2786" w:rsidRPr="002B0051" w:rsidRDefault="006B2786" w:rsidP="006B2786">
                        <w:pPr>
                          <w:rPr>
                            <w:color w:val="000000" w:themeColor="text1"/>
                            <w:lang w:val="pt-PT"/>
                          </w:rPr>
                        </w:pPr>
                        <w:r>
                          <w:rPr>
                            <w:color w:val="000000" w:themeColor="text1"/>
                            <w:lang w:val="pt-PT"/>
                          </w:rPr>
                          <w:t>d)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2749C803" wp14:editId="548AE44B">
                              <wp:extent cx="389890" cy="233680"/>
                              <wp:effectExtent l="0" t="0" r="0" b="0"/>
                              <wp:docPr id="157" name="Picture 157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1" name=""/>
                                      <pic:cNvPicPr/>
                                    </pic:nvPicPr>
                                    <pic:blipFill>
                                      <a:blip r:embed="rId34"/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389890" cy="233680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 w:rsidRPr="002B0051">
                          <w:rPr>
                            <w:color w:val="000000" w:themeColor="text1"/>
                            <w:lang w:val="pt-PT"/>
                          </w:rPr>
                          <w:t>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</w:p>
    <w:p w14:paraId="1650AFCF" w14:textId="77777777" w:rsidR="003C22FC" w:rsidRDefault="003C22FC" w:rsidP="00511475">
      <w:pPr>
        <w:spacing w:line="480" w:lineRule="auto"/>
        <w:rPr>
          <w:lang w:val="pt-PT"/>
        </w:rPr>
      </w:pPr>
    </w:p>
    <w:p w14:paraId="30754382" w14:textId="77777777" w:rsidR="003C22FC" w:rsidRDefault="003C22FC" w:rsidP="00511475">
      <w:pPr>
        <w:spacing w:line="480" w:lineRule="auto"/>
        <w:rPr>
          <w:lang w:val="pt-PT"/>
        </w:rPr>
      </w:pPr>
    </w:p>
    <w:p w14:paraId="1DABAB9E" w14:textId="39C60AF0" w:rsidR="003C22FC" w:rsidRDefault="003C22FC" w:rsidP="00511475">
      <w:pPr>
        <w:spacing w:line="480" w:lineRule="auto"/>
        <w:rPr>
          <w:lang w:val="pt-PT"/>
        </w:rPr>
      </w:pPr>
    </w:p>
    <w:p w14:paraId="5DE39A9F" w14:textId="0EDF0CD5" w:rsidR="003C22FC" w:rsidRDefault="003C22FC" w:rsidP="00511475">
      <w:pPr>
        <w:spacing w:line="480" w:lineRule="auto"/>
        <w:rPr>
          <w:lang w:val="pt-PT"/>
        </w:rPr>
      </w:pPr>
    </w:p>
    <w:p w14:paraId="7FAFB7E0" w14:textId="3EC9745A" w:rsidR="003C22FC" w:rsidRDefault="003C22FC" w:rsidP="00511475">
      <w:pPr>
        <w:spacing w:line="480" w:lineRule="auto"/>
        <w:rPr>
          <w:lang w:val="pt-PT"/>
        </w:rPr>
      </w:pPr>
    </w:p>
    <w:p w14:paraId="132DFEB8" w14:textId="3C08F33C" w:rsidR="003C22FC" w:rsidRDefault="00CC2CFB" w:rsidP="00511475">
      <w:pPr>
        <w:spacing w:line="480" w:lineRule="auto"/>
        <w:rPr>
          <w:lang w:val="pt-PT"/>
        </w:rPr>
      </w:pPr>
      <w:r>
        <w:rPr>
          <w:rFonts w:ascii="AdvTTR" w:hAnsi="AdvTTR"/>
          <w:noProof/>
          <w:sz w:val="18"/>
          <w:szCs w:val="18"/>
        </w:rPr>
        <mc:AlternateContent>
          <mc:Choice Requires="wpg">
            <w:drawing>
              <wp:anchor distT="0" distB="0" distL="114300" distR="114300" simplePos="0" relativeHeight="251832320" behindDoc="0" locked="0" layoutInCell="1" allowOverlap="1" wp14:anchorId="4A081149" wp14:editId="5508C6DC">
                <wp:simplePos x="0" y="0"/>
                <wp:positionH relativeFrom="column">
                  <wp:posOffset>394335</wp:posOffset>
                </wp:positionH>
                <wp:positionV relativeFrom="paragraph">
                  <wp:posOffset>231390</wp:posOffset>
                </wp:positionV>
                <wp:extent cx="5026660" cy="3074670"/>
                <wp:effectExtent l="0" t="0" r="2540" b="0"/>
                <wp:wrapThrough wrapText="bothSides">
                  <wp:wrapPolygon edited="0">
                    <wp:start x="0" y="0"/>
                    <wp:lineTo x="0" y="21413"/>
                    <wp:lineTo x="21502" y="21413"/>
                    <wp:lineTo x="21502" y="18379"/>
                    <wp:lineTo x="21393" y="0"/>
                    <wp:lineTo x="0" y="0"/>
                  </wp:wrapPolygon>
                </wp:wrapThrough>
                <wp:docPr id="99" name="Group 9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26660" cy="3074670"/>
                          <a:chOff x="0" y="0"/>
                          <a:chExt cx="5026660" cy="3075025"/>
                        </a:xfrm>
                      </wpg:grpSpPr>
                      <pic:pic xmlns:pic="http://schemas.openxmlformats.org/drawingml/2006/picture">
                        <pic:nvPicPr>
                          <pic:cNvPr id="6" name="Picture 6">
                            <a:extLst>
                              <a:ext uri="{FF2B5EF4-FFF2-40B4-BE49-F238E27FC236}">
                                <a16:creationId xmlns:o="urn:schemas-microsoft-com:office:office" xmlns:v="urn:schemas-microsoft-com:vml" xmlns:w10="urn:schemas-microsoft-com:office:word" xmlns:w="http://schemas.openxmlformats.org/wordprocessingml/2006/main" xmlns="" xmlns:p="http://schemas.openxmlformats.org/presentationml/2006/main" xmlns:a16="http://schemas.microsoft.com/office/drawing/2014/main" xmlns:lc="http://schemas.openxmlformats.org/drawingml/2006/lockedCanvas" id="{6C4618DA-B816-4DD5-93EE-49BD0BC30004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10" t="17196" r="25347" b="18076"/>
                          <a:stretch/>
                        </pic:blipFill>
                        <pic:spPr bwMode="auto">
                          <a:xfrm>
                            <a:off x="0" y="0"/>
                            <a:ext cx="2415540" cy="25952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7" name="Picture 7">
                            <a:extLst>
                              <a:ext uri="{FF2B5EF4-FFF2-40B4-BE49-F238E27FC236}">
                                <a16:creationId xmlns:o="urn:schemas-microsoft-com:office:office" xmlns:v="urn:schemas-microsoft-com:vml" xmlns:w10="urn:schemas-microsoft-com:office:word" xmlns:w="http://schemas.openxmlformats.org/wordprocessingml/2006/main" xmlns="" xmlns:p="http://schemas.openxmlformats.org/presentationml/2006/main" xmlns:a16="http://schemas.microsoft.com/office/drawing/2014/main" xmlns:lc="http://schemas.openxmlformats.org/drawingml/2006/lockedCanvas" id="{EBB02489-C224-40FC-AFDA-E8FB8456FD35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78" t="17132" r="26619" b="20346"/>
                          <a:stretch/>
                        </pic:blipFill>
                        <pic:spPr bwMode="auto">
                          <a:xfrm>
                            <a:off x="2510232" y="0"/>
                            <a:ext cx="2445385" cy="2605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42" name="Right Arrow 11"/>
                        <wps:cNvSpPr/>
                        <wps:spPr>
                          <a:xfrm rot="14080643">
                            <a:off x="1150280" y="1773470"/>
                            <a:ext cx="215900" cy="1143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8" name="Right Arrow 11"/>
                        <wps:cNvSpPr/>
                        <wps:spPr>
                          <a:xfrm rot="14080643">
                            <a:off x="3776996" y="1662811"/>
                            <a:ext cx="215900" cy="1143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6" name="Text Box 86"/>
                        <wps:cNvSpPr txBox="1"/>
                        <wps:spPr>
                          <a:xfrm>
                            <a:off x="0" y="2283088"/>
                            <a:ext cx="572770" cy="3416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C5FCE18" w14:textId="77777777" w:rsidR="006B2786" w:rsidRPr="00D4356A" w:rsidRDefault="006B2786" w:rsidP="006B2786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 w:rsidRPr="00D4356A">
                                <w:rPr>
                                  <w:color w:val="FFFFFF" w:themeColor="background1"/>
                                  <w:lang w:val="pt-PT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7" name="Text Box 37"/>
                        <wps:cNvSpPr txBox="1"/>
                        <wps:spPr>
                          <a:xfrm>
                            <a:off x="0" y="2626716"/>
                            <a:ext cx="5026660" cy="44830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52721A54" w14:textId="77777777" w:rsidR="006B2786" w:rsidRPr="00A15578" w:rsidRDefault="006B2786" w:rsidP="006B2786">
                              <w:pPr>
                                <w:pStyle w:val="Caption"/>
                                <w:jc w:val="both"/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Figure </w:t>
                              </w:r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begin"/>
                              </w:r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instrText xml:space="preserve"> SEQ Figure \* ARABIC </w:instrText>
                              </w:r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separate"/>
                              </w:r>
                              <w:r w:rsidR="002E4D65"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  <w:t>7</w:t>
                              </w:r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a) and b) - Doppler US.</w:t>
                              </w:r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</w:t>
                              </w:r>
                              <w:proofErr w:type="spellStart"/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Peri</w:t>
                              </w:r>
                              <w:proofErr w:type="spellEnd"/>
                              <w:r w:rsidRPr="00A1557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-renal hematoma (arrows) with no vascular flow in the upper third of right kidney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s:wsp>
                        <wps:cNvPr id="87" name="Text Box 87"/>
                        <wps:cNvSpPr txBox="1"/>
                        <wps:spPr>
                          <a:xfrm>
                            <a:off x="2516056" y="2283088"/>
                            <a:ext cx="805815" cy="3416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E68D769" w14:textId="77777777" w:rsidR="006B2786" w:rsidRPr="00D4356A" w:rsidRDefault="006B2786" w:rsidP="006B2786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 w:rsidRPr="00D4356A">
                                <w:rPr>
                                  <w:color w:val="FFFFFF" w:themeColor="background1"/>
                                  <w:lang w:val="pt-PT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3" name="Right Arrow 11"/>
                        <wps:cNvSpPr/>
                        <wps:spPr>
                          <a:xfrm rot="14080643">
                            <a:off x="806652" y="2006439"/>
                            <a:ext cx="215900" cy="1143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4" name="Right Arrow 11"/>
                        <wps:cNvSpPr/>
                        <wps:spPr>
                          <a:xfrm rot="19911641">
                            <a:off x="133956" y="1753085"/>
                            <a:ext cx="215900" cy="1143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2" name="Right Arrow 11"/>
                        <wps:cNvSpPr/>
                        <wps:spPr>
                          <a:xfrm rot="1859680">
                            <a:off x="244616" y="1193962"/>
                            <a:ext cx="215900" cy="1143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3" name="Right Arrow 11"/>
                        <wps:cNvSpPr/>
                        <wps:spPr>
                          <a:xfrm rot="19911641">
                            <a:off x="2760672" y="1525942"/>
                            <a:ext cx="215900" cy="1143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8" name="Right Arrow 11"/>
                        <wps:cNvSpPr/>
                        <wps:spPr>
                          <a:xfrm rot="17088984">
                            <a:off x="3293587" y="1889955"/>
                            <a:ext cx="215900" cy="1143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A081149" id="Group_x0020_99" o:spid="_x0000_s1075" style="position:absolute;margin-left:31.05pt;margin-top:18.2pt;width:395.8pt;height:242.1pt;z-index:251832320" coordsize="5026660,3075025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">
                <v:shape id="Picture_x0020_6" o:spid="_x0000_s1076" type="#_x0000_t75" style="position:absolute;width:2415540;height:259524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HUM&#10;1ojDAAAA2gAAAA8AAABkcnMvZG93bnJldi54bWxEj0uLwkAQhO8L/oehBS9iJsoiEjOKD3S9KPgA&#10;r02mTYKZnpAZTfbf7yws7LGoqq+odNmZSrypcaVlBeMoBkGcWV1yruB23Y1mIJxH1lhZJgXf5GC5&#10;6H2kmGjb8pneF5+LAGGXoILC+zqR0mUFGXSRrYmD97CNQR9kk0vdYBvgppKTOJ5KgyWHhQJr2hSU&#10;PS8vEyiHdrf9vH89cHuqjze9XvFwnys16HerOQhPnf8P/7UPWsEUfq+EGyAXP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dQzWiMMAAADaAAAADwAAAAAAAAAAAAAAAACcAgAA&#10;ZHJzL2Rvd25yZXYueG1sUEsFBgAAAAAEAAQA9wAAAIwDAAAAAA==&#10;">
                  <v:imagedata r:id="rId37" o:title="" croptop="11270f" cropbottom="11846f" cropleft="269f" cropright="16611f"/>
                  <v:path arrowok="t"/>
                </v:shape>
                <v:shape id="Picture_x0020_7" o:spid="_x0000_s1077" type="#_x0000_t75" style="position:absolute;left:2510232;width:2445385;height:260540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IM9&#10;xWnCAAAA2gAAAA8AAABkcnMvZG93bnJldi54bWxEj8FqwzAQRO+F/IPYQC8lltODG9zIoQQCxtCC&#10;7XzAYm0tU2tlLCV2/74qFHocZuYNczytdhR3mv3gWME+SUEQd04P3Cu4tpfdAYQPyBpHx6Tgmzyc&#10;is3DEXPtFq7p3oReRAj7HBWYEKZcSt8ZsugTNxFH79PNFkOUcy/1jEuE21E+p2kmLQ4cFwxOdDbU&#10;fTU3q6AM1YR789S+p5fGfpTXytcmU+pxu769ggi0hv/wX7vUCl7g90q8AbL4AQ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CDPcVpwgAAANoAAAAPAAAAAAAAAAAAAAAAAJwCAABk&#10;cnMvZG93bnJldi54bWxQSwUGAAAAAAQABAD3AAAAiwMAAAAA&#10;">
                  <v:imagedata r:id="rId38" o:title="" croptop="11228f" cropbottom="13334f" cropleft="706f" cropright="17445f"/>
                  <v:path arrowok="t"/>
                </v:shape>
                <v:shape id="Right_x0020_Arrow_x0020_11" o:spid="_x0000_s1078" type="#_x0000_t13" style="position:absolute;left:1150280;top:1773470;width:215900;height:114300;rotation:-8213143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1MD57xQAA&#10;ANsAAAAPAAAAZHJzL2Rvd25yZXYueG1sRI/NasMwEITvgbyD2EBviRxjQnGjmFIIcWh7cNpDjxtr&#10;/UOklbGUxH37qlDocZiZb5htMVkjbjT63rGC9SoBQVw73XOr4PNjv3wE4QOyRuOYFHyTh2I3n20x&#10;1+7OFd1OoRURwj5HBV0IQy6lrzuy6FduII5e40aLIcqxlXrEe4RbI9Mk2UiLPceFDgd66ai+nK5W&#10;QWhM9X7oz4fmNTNluXlzx+orU+phMT0/gQg0hf/wX7vUCrIUfr/EHyB3P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LUwPnvFAAAA2wAAAA8AAAAAAAAAAAAAAAAAlwIAAGRycy9k&#10;b3ducmV2LnhtbFBLBQYAAAAABAAEAPUAAACJAwAAAAA=&#10;" adj="15882" fillcolor="black [3213]" stroked="f" strokeweight="1pt"/>
                <v:shape id="Right_x0020_Arrow_x0020_11" o:spid="_x0000_s1079" type="#_x0000_t13" style="position:absolute;left:3776996;top:1662811;width:215900;height:114300;rotation:-8213143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U2AmRwgAA&#10;ANsAAAAPAAAAZHJzL2Rvd25yZXYueG1sRE/LasJAFN0L/sNwBXc6UYKU6CSUghhpu4jtwuVt5uZB&#10;Z+6EzKjp33cWhS4P530oJmvEnUbfO1awWScgiGune24VfH4cV08gfEDWaByTgh/yUOTz2QEz7R5c&#10;0f0SWhFD2GeooAthyKT0dUcW/doNxJFr3GgxRDi2Uo/4iOHWyG2S7KTFnmNDhwO9dFR/X25WQWhM&#10;9X7qv07Na2rKcvfmztU1VWq5mJ73IAJN4V/85y61gjSOjV/iD5D5L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TYCZHCAAAA2wAAAA8AAAAAAAAAAAAAAAAAlwIAAGRycy9kb3du&#10;cmV2LnhtbFBLBQYAAAAABAAEAPUAAACGAwAAAAA=&#10;" adj="15882" fillcolor="black [3213]" stroked="f" strokeweight="1pt"/>
                <v:shape id="Text_x0020_Box_x0020_86" o:spid="_x0000_s1080" type="#_x0000_t202" style="position:absolute;top:2283088;width:572770;height:34162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UL32RwgAA&#10;ANsAAAAPAAAAZHJzL2Rvd25yZXYueG1sRI9Bi8IwFITvgv8hPMGbJsoqbtcooix4UnR3BW+P5tmW&#10;bV5KE23990YQPA4z8w0zX7a2FDeqfeFYw2ioQBCnzhScafj9+R7MQPiAbLB0TBru5GG56HbmmBjX&#10;8IFux5CJCGGfoIY8hCqR0qc5WfRDVxFH7+JqiyHKOpOmxibCbSnHSk2lxYLjQo4VrXNK/49Xq+Fv&#10;dzmfPtQ+29hJ1bhWSbafUut+r119gQjUhnf41d4aDbMpPL/EHyAX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FQvfZHCAAAA2wAAAA8AAAAAAAAAAAAAAAAAlwIAAGRycy9kb3du&#10;cmV2LnhtbFBLBQYAAAAABAAEAPUAAACGAwAAAAA=&#10;" filled="f" stroked="f">
                  <v:textbox>
                    <w:txbxContent>
                      <w:p w14:paraId="0C5FCE18" w14:textId="77777777" w:rsidR="006B2786" w:rsidRPr="00D4356A" w:rsidRDefault="006B2786" w:rsidP="006B2786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 w:rsidRPr="00D4356A">
                          <w:rPr>
                            <w:color w:val="FFFFFF" w:themeColor="background1"/>
                            <w:lang w:val="pt-PT"/>
                          </w:rPr>
                          <w:t>a)</w:t>
                        </w:r>
                      </w:p>
                    </w:txbxContent>
                  </v:textbox>
                </v:shape>
                <v:shape id="Text_x0020_Box_x0020_37" o:spid="_x0000_s1081" type="#_x0000_t202" style="position:absolute;top:2626716;width:5026660;height:44830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SLV/SxgAA&#10;ANsAAAAPAAAAZHJzL2Rvd25yZXYueG1sRI9BawIxFITvQv9DeIVeRLOtYmU1ikgF24t068XbY/Pc&#10;rG5eliSr23/fFAo9DjPzDbNc97YRN/KhdqzgeZyBIC6drrlScPzajeYgQkTW2DgmBd8UYL16GCwx&#10;1+7On3QrYiUShEOOCkyMbS5lKA1ZDGPXEifv7LzFmKSvpPZ4T3DbyJcsm0mLNacFgy1tDZXXorMK&#10;DtPTwQy789vHZjrx78duO7tUhVJPj/1mASJSH//Df+29VjB5hd8v6QfI1Q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DSLV/SxgAAANsAAAAPAAAAAAAAAAAAAAAAAJcCAABkcnMv&#10;ZG93bnJldi54bWxQSwUGAAAAAAQABAD1AAAAigMAAAAA&#10;" stroked="f">
                  <v:textbox style="mso-fit-shape-to-text:t" inset="0,0,0,0">
                    <w:txbxContent>
                      <w:p w14:paraId="52721A54" w14:textId="77777777" w:rsidR="006B2786" w:rsidRPr="00A15578" w:rsidRDefault="006B2786" w:rsidP="006B2786">
                        <w:pPr>
                          <w:pStyle w:val="Caption"/>
                          <w:jc w:val="both"/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Figure </w:t>
                        </w:r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begin"/>
                        </w:r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instrText xml:space="preserve"> SEQ Figure \* ARABIC </w:instrText>
                        </w:r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separate"/>
                        </w:r>
                        <w:r w:rsidR="002E4D65"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  <w:t>7</w:t>
                        </w:r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a) and b) - Doppler US.</w:t>
                        </w:r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</w:t>
                        </w:r>
                        <w:proofErr w:type="spellStart"/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Peri</w:t>
                        </w:r>
                        <w:proofErr w:type="spellEnd"/>
                        <w:r w:rsidRPr="00A1557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-renal hematoma (arrows) with no vascular flow in the upper third of right kidney.</w:t>
                        </w:r>
                      </w:p>
                    </w:txbxContent>
                  </v:textbox>
                </v:shape>
                <v:shape id="Text_x0020_Box_x0020_87" o:spid="_x0000_s1082" type="#_x0000_t202" style="position:absolute;left:2516056;top:2283088;width:805815;height:34162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7Y9gKwwAA&#10;ANsAAAAPAAAAZHJzL2Rvd25yZXYueG1sRI9Pi8IwFMTvgt8hPGFva7Ky/qtGkV0ET4q6K3h7NM+2&#10;bPNSmmjrtzfCgsdhZn7DzJetLcWNal841vDRVyCIU2cKzjT8HNfvExA+IBssHZOGO3lYLrqdOSbG&#10;Nbyn2yFkIkLYJ6ghD6FKpPRpThZ931XE0bu42mKIss6kqbGJcFvKgVIjabHguJBjRV85pX+Hq9Xw&#10;u72cT59ql33bYdW4Vkm2U6n1W69dzUAEasMr/N/eGA2TMTy/xB8gFw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7Y9gKwwAAANsAAAAPAAAAAAAAAAAAAAAAAJcCAABkcnMvZG93&#10;bnJldi54bWxQSwUGAAAAAAQABAD1AAAAhwMAAAAA&#10;" filled="f" stroked="f">
                  <v:textbox>
                    <w:txbxContent>
                      <w:p w14:paraId="7E68D769" w14:textId="77777777" w:rsidR="006B2786" w:rsidRPr="00D4356A" w:rsidRDefault="006B2786" w:rsidP="006B2786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 w:rsidRPr="00D4356A">
                          <w:rPr>
                            <w:color w:val="FFFFFF" w:themeColor="background1"/>
                            <w:lang w:val="pt-PT"/>
                          </w:rPr>
                          <w:t>b)</w:t>
                        </w:r>
                      </w:p>
                    </w:txbxContent>
                  </v:textbox>
                </v:shape>
                <v:shape id="Right_x0020_Arrow_x0020_11" o:spid="_x0000_s1083" type="#_x0000_t13" style="position:absolute;left:806652;top:2006439;width:215900;height:114300;rotation:-8213143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hxSF6xAAA&#10;ANsAAAAPAAAAZHJzL2Rvd25yZXYueG1sRI9PawIxFMTvgt8hPMGbZqsisjVKKRRX2h5WPfT43Lz9&#10;g8nLsom6fvumUPA4zMxvmPW2t0bcqPONYwUv0wQEceF0w5WC0/FjsgLhA7JG45gUPMjDdjMcrDHV&#10;7s453Q6hEhHCPkUFdQhtKqUvarLop64ljl7pOoshyq6SusN7hFsjZ0mylBYbjgs1tvReU3E5XK2C&#10;UJr8e9ecd+XnwmTZ8svt85+FUuNR//YKIlAfnuH/dqYVrObw9yX+ALn5B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IcUhesQAAADbAAAADwAAAAAAAAAAAAAAAACXAgAAZHJzL2Rv&#10;d25yZXYueG1sUEsFBgAAAAAEAAQA9QAAAIgDAAAAAA==&#10;" adj="15882" fillcolor="black [3213]" stroked="f" strokeweight="1pt"/>
                <v:shape id="Right_x0020_Arrow_x0020_11" o:spid="_x0000_s1084" type="#_x0000_t13" style="position:absolute;left:133956;top:1753085;width:215900;height:114300;rotation:-1844138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t+nyIxgAA&#10;ANsAAAAPAAAAZHJzL2Rvd25yZXYueG1sRI/dasJAFITvC77DcoTeiG6MNmjqKqXQIsWCf+DtMXua&#10;BLNnw+5W07fvFoReDjPzDbNYdaYRV3K+tqxgPEpAEBdW11wqOB7ehjMQPiBrbCyTgh/ysFr2HhaY&#10;a3vjHV33oRQRwj5HBVUIbS6lLyoy6Ee2JY7el3UGQ5SulNrhLcJNI9MkyaTBmuNChS29VlRc9t9G&#10;wWf68TSfp9lpO5nWg/fN2aHLzko99ruXZxCBuvAfvrfXWsFsCn9f4g+Qy1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Ct+nyIxgAAANsAAAAPAAAAAAAAAAAAAAAAAJcCAABkcnMv&#10;ZG93bnJldi54bWxQSwUGAAAAAAQABAD1AAAAigMAAAAA&#10;" adj="15882" fillcolor="black [3213]" stroked="f" strokeweight="1pt"/>
                <v:shape id="Right_x0020_Arrow_x0020_11" o:spid="_x0000_s1085" type="#_x0000_t13" style="position:absolute;left:244616;top:1193962;width:215900;height:114300;rotation:2031266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vvOU/xAAA&#10;ANsAAAAPAAAAZHJzL2Rvd25yZXYueG1sRI9Ba8JAFITvgv9heYXe6qaBlhhdRUSxhwpVi/T4yD6z&#10;wezbkF1N+u9dQfA4zMw3zHTe21pcqfWVYwXvowQEceF0xaWC38P6LQPhA7LG2jEp+CcP89lwMMVc&#10;u453dN2HUkQI+xwVmBCaXEpfGLLoR64hjt7JtRZDlG0pdYtdhNtapknyKS1WHBcMNrQ0VJz3F6sg&#10;O5rVz6r7y6rt5rtcns6p/MiOSr2+9IsJiEB9eIYf7S+tYJzC/Uv8AXJ2Aw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L7zlP8QAAADbAAAADwAAAAAAAAAAAAAAAACXAgAAZHJzL2Rv&#10;d25yZXYueG1sUEsFBgAAAAAEAAQA9QAAAIgDAAAAAA==&#10;" adj="15882" fillcolor="black [3213]" stroked="f" strokeweight="1pt"/>
                <v:shape id="Right_x0020_Arrow_x0020_11" o:spid="_x0000_s1086" type="#_x0000_t13" style="position:absolute;left:2760672;top:1525942;width:215900;height:114300;rotation:-1844138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nynIhxgAA&#10;ANsAAAAPAAAAZHJzL2Rvd25yZXYueG1sRI/dasJAFITvC32H5RR6U3RjbINJXaUUWkQU6g94e8ye&#10;JsHs2bC71fj2bqHQy2FmvmGm89604kzON5YVjIYJCOLS6oYrBfvdx2ACwgdkja1lUnAlD/PZ/d0U&#10;C20vvKHzNlQiQtgXqKAOoSuk9GVNBv3QdsTR+7bOYIjSVVI7vES4aWWaJJk02HBcqLGj95rK0/bH&#10;KFiny5c8T7PD1/i5efpcHR267KjU40P/9goiUB/+w3/thVaQj+H3S/wBcnYD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CnynIhxgAAANsAAAAPAAAAAAAAAAAAAAAAAJcCAABkcnMv&#10;ZG93bnJldi54bWxQSwUGAAAAAAQABAD1AAAAigMAAAAA&#10;" adj="15882" fillcolor="black [3213]" stroked="f" strokeweight="1pt"/>
                <v:shape id="Right_x0020_Arrow_x0020_11" o:spid="_x0000_s1087" type="#_x0000_t13" style="position:absolute;left:3293587;top:1889955;width:215900;height:114300;rotation:-4927232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tRfdowgAA&#10;ANsAAAAPAAAAZHJzL2Rvd25yZXYueG1sRE/Pa8IwFL4L+x/CG+ymaT2MrRpFCwXZ2IbVg8dn82xL&#10;k5fSZLb775fDYMeP7/d6O1kj7jT41rGCdJGAIK6cbrlWcD4V8xcQPiBrNI5JwQ952G4eZmvMtBv5&#10;SPcy1CKGsM9QQRNCn0npq4Ys+oXriSN3c4PFEOFQSz3gGMOtkcskeZYWW44NDfaUN1R15bdVsL9+&#10;+XeTd5fdx5slaT9NOl4LpZ4ep90KRKAp/Iv/3Aet4DWOjV/iD5CbX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G1F92jCAAAA2wAAAA8AAAAAAAAAAAAAAAAAlwIAAGRycy9kb3du&#10;cmV2LnhtbFBLBQYAAAAABAAEAPUAAACGAwAAAAA=&#10;" adj="15882" fillcolor="black [3213]" stroked="f" strokeweight="1pt"/>
                <w10:wrap type="through"/>
              </v:group>
            </w:pict>
          </mc:Fallback>
        </mc:AlternateContent>
      </w:r>
    </w:p>
    <w:p w14:paraId="66919383" w14:textId="1DB8224F" w:rsidR="003C22FC" w:rsidRDefault="003C22FC" w:rsidP="00511475">
      <w:pPr>
        <w:spacing w:line="480" w:lineRule="auto"/>
        <w:rPr>
          <w:lang w:val="pt-PT"/>
        </w:rPr>
      </w:pPr>
    </w:p>
    <w:p w14:paraId="79D4EB0B" w14:textId="66C78AC9" w:rsidR="003C22FC" w:rsidRDefault="003C22FC" w:rsidP="00511475">
      <w:pPr>
        <w:spacing w:line="480" w:lineRule="auto"/>
        <w:rPr>
          <w:lang w:val="pt-PT"/>
        </w:rPr>
      </w:pPr>
    </w:p>
    <w:p w14:paraId="7849F8C2" w14:textId="3487C180" w:rsidR="003C22FC" w:rsidRDefault="003C22FC" w:rsidP="00511475">
      <w:pPr>
        <w:spacing w:line="480" w:lineRule="auto"/>
        <w:rPr>
          <w:lang w:val="pt-PT"/>
        </w:rPr>
      </w:pPr>
    </w:p>
    <w:p w14:paraId="48D91CBE" w14:textId="64E3040C" w:rsidR="003C22FC" w:rsidRDefault="003C22FC" w:rsidP="00511475">
      <w:pPr>
        <w:spacing w:line="480" w:lineRule="auto"/>
        <w:rPr>
          <w:lang w:val="pt-PT"/>
        </w:rPr>
      </w:pPr>
    </w:p>
    <w:p w14:paraId="4C307F03" w14:textId="707BA4BB" w:rsidR="003C22FC" w:rsidRDefault="003C22FC" w:rsidP="00511475">
      <w:pPr>
        <w:spacing w:line="480" w:lineRule="auto"/>
        <w:rPr>
          <w:lang w:val="pt-PT"/>
        </w:rPr>
      </w:pPr>
    </w:p>
    <w:p w14:paraId="7B8575B2" w14:textId="7FDBC5D2" w:rsidR="003C22FC" w:rsidRDefault="003C22FC" w:rsidP="00511475">
      <w:pPr>
        <w:spacing w:line="480" w:lineRule="auto"/>
        <w:rPr>
          <w:lang w:val="pt-PT"/>
        </w:rPr>
      </w:pPr>
    </w:p>
    <w:p w14:paraId="4A01252D" w14:textId="5CCCCDC4" w:rsidR="003C22FC" w:rsidRDefault="003C22FC" w:rsidP="00511475">
      <w:pPr>
        <w:spacing w:line="480" w:lineRule="auto"/>
        <w:rPr>
          <w:lang w:val="pt-PT"/>
        </w:rPr>
      </w:pPr>
    </w:p>
    <w:p w14:paraId="28FBFE66" w14:textId="12B8D505" w:rsidR="003C22FC" w:rsidRDefault="003C22FC" w:rsidP="00511475">
      <w:pPr>
        <w:spacing w:line="480" w:lineRule="auto"/>
        <w:rPr>
          <w:lang w:val="pt-PT"/>
        </w:rPr>
      </w:pPr>
    </w:p>
    <w:p w14:paraId="665B5ABB" w14:textId="0A486994" w:rsidR="003C22FC" w:rsidRDefault="003C22FC" w:rsidP="00511475">
      <w:pPr>
        <w:spacing w:line="480" w:lineRule="auto"/>
        <w:rPr>
          <w:lang w:val="pt-PT"/>
        </w:rPr>
      </w:pPr>
    </w:p>
    <w:p w14:paraId="59B4A34E" w14:textId="1592CA0E" w:rsidR="003C22FC" w:rsidRDefault="003C22FC" w:rsidP="00511475">
      <w:pPr>
        <w:spacing w:line="480" w:lineRule="auto"/>
        <w:rPr>
          <w:lang w:val="pt-PT"/>
        </w:rPr>
      </w:pPr>
    </w:p>
    <w:p w14:paraId="01E9CC58" w14:textId="6FB2D224" w:rsidR="003C22FC" w:rsidRDefault="003C22FC" w:rsidP="00511475">
      <w:pPr>
        <w:spacing w:line="480" w:lineRule="auto"/>
        <w:rPr>
          <w:lang w:val="pt-PT"/>
        </w:rPr>
      </w:pPr>
    </w:p>
    <w:p w14:paraId="0150F9C1" w14:textId="3A349D4C" w:rsidR="003C22FC" w:rsidRDefault="00CC2CFB" w:rsidP="00511475">
      <w:pPr>
        <w:spacing w:line="480" w:lineRule="auto"/>
        <w:rPr>
          <w:lang w:val="pt-PT"/>
        </w:rPr>
      </w:pPr>
      <w:r>
        <w:rPr>
          <w:rFonts w:ascii="AdvTTR" w:hAnsi="AdvTTR"/>
          <w:noProof/>
          <w:sz w:val="18"/>
          <w:szCs w:val="18"/>
        </w:rPr>
        <mc:AlternateContent>
          <mc:Choice Requires="wpg">
            <w:drawing>
              <wp:anchor distT="0" distB="0" distL="114300" distR="114300" simplePos="0" relativeHeight="251834368" behindDoc="0" locked="0" layoutInCell="1" allowOverlap="1" wp14:anchorId="70093AC6" wp14:editId="7DBBA9A6">
                <wp:simplePos x="0" y="0"/>
                <wp:positionH relativeFrom="column">
                  <wp:posOffset>277495</wp:posOffset>
                </wp:positionH>
                <wp:positionV relativeFrom="paragraph">
                  <wp:posOffset>221615</wp:posOffset>
                </wp:positionV>
                <wp:extent cx="5484495" cy="2741295"/>
                <wp:effectExtent l="0" t="0" r="1905" b="1905"/>
                <wp:wrapThrough wrapText="bothSides">
                  <wp:wrapPolygon edited="0">
                    <wp:start x="0" y="0"/>
                    <wp:lineTo x="0" y="21415"/>
                    <wp:lineTo x="21507" y="21415"/>
                    <wp:lineTo x="21507" y="18013"/>
                    <wp:lineTo x="21007" y="16011"/>
                    <wp:lineTo x="21007" y="0"/>
                    <wp:lineTo x="0" y="0"/>
                  </wp:wrapPolygon>
                </wp:wrapThrough>
                <wp:docPr id="54" name="Group 5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4495" cy="2741295"/>
                          <a:chOff x="0" y="0"/>
                          <a:chExt cx="5484495" cy="2741804"/>
                        </a:xfrm>
                      </wpg:grpSpPr>
                      <wps:wsp>
                        <wps:cNvPr id="85" name="Text Box 85"/>
                        <wps:cNvSpPr txBox="1"/>
                        <wps:spPr>
                          <a:xfrm>
                            <a:off x="0" y="2293494"/>
                            <a:ext cx="5484495" cy="4483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072DDEF4" w14:textId="77777777" w:rsidR="006B2786" w:rsidRPr="00D4356A" w:rsidRDefault="006B2786" w:rsidP="006B2786">
                              <w:pPr>
                                <w:pStyle w:val="Caption"/>
                                <w:jc w:val="both"/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D4356A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Figure </w:t>
                              </w:r>
                              <w:r w:rsidRPr="00D4356A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begin"/>
                              </w:r>
                              <w:r w:rsidRPr="00D4356A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instrText xml:space="preserve"> SEQ Figure \* ARABIC </w:instrText>
                              </w:r>
                              <w:r w:rsidRPr="00D4356A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separate"/>
                              </w:r>
                              <w:r w:rsidR="002E4D65"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  <w:t>8</w:t>
                              </w:r>
                              <w:r w:rsidRPr="00D4356A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fldChar w:fldCharType="end"/>
                              </w:r>
                              <w:r w:rsidRPr="00D4356A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– Contrast-enhanced axial and coronal images. Contrast-filled sac with relation with a segmental branch of the right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renal</w:t>
                              </w:r>
                              <w:r w:rsidRPr="00D4356A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 artery suggesting pseudoaneurysm (arrow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35" name="Picture 3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72" t="28458" r="10752" b="19960"/>
                          <a:stretch/>
                        </pic:blipFill>
                        <pic:spPr bwMode="auto">
                          <a:xfrm>
                            <a:off x="0" y="0"/>
                            <a:ext cx="3086943" cy="22167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0" name="Picture 4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987" t="397" r="23014" b="40905"/>
                          <a:stretch/>
                        </pic:blipFill>
                        <pic:spPr bwMode="auto">
                          <a:xfrm>
                            <a:off x="3140439" y="0"/>
                            <a:ext cx="2157095" cy="22174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41" name="Right Arrow 11"/>
                        <wps:cNvSpPr/>
                        <wps:spPr>
                          <a:xfrm rot="14080643">
                            <a:off x="935471" y="1513298"/>
                            <a:ext cx="252047" cy="144000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3" name="Right Arrow 11"/>
                        <wps:cNvSpPr/>
                        <wps:spPr>
                          <a:xfrm rot="2440089">
                            <a:off x="3688527" y="982535"/>
                            <a:ext cx="252000" cy="144027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70093AC6" id="Group_x0020_54" o:spid="_x0000_s1088" style="position:absolute;margin-left:21.85pt;margin-top:17.45pt;width:431.85pt;height:215.85pt;z-index:251834368;mso-width-relative:margin" coordsize="5484495,2741804" o:gfxdata="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">
                <v:shape id="Text_x0020_Box_x0020_85" o:spid="_x0000_s1089" type="#_x0000_t202" style="position:absolute;top:2293494;width:5484495;height:4483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uDK3ZxgAA&#10;ANsAAAAPAAAAZHJzL2Rvd25yZXYueG1sRI9BawIxFITvhf6H8Aq9FM22VZHVKCIttL2Iqxdvj81z&#10;s3bzsiRZXf+9KRQ8DjPzDTNf9rYRZ/KhdqzgdZiBIC6drrlSsN99DqYgQkTW2DgmBVcKsFw8Pswx&#10;1+7CWzoXsRIJwiFHBSbGNpcylIYshqFriZN3dN5iTNJXUnu8JLht5FuWTaTFmtOCwZbWhsrforMK&#10;NqPDxrx0x4+f1ejdf++79eRUFUo9P/WrGYhIfbyH/9tfWsF0DH9f0g+Qixs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DuDK3ZxgAAANsAAAAPAAAAAAAAAAAAAAAAAJcCAABkcnMv&#10;ZG93bnJldi54bWxQSwUGAAAAAAQABAD1AAAAigMAAAAA&#10;" stroked="f">
                  <v:textbox style="mso-fit-shape-to-text:t" inset="0,0,0,0">
                    <w:txbxContent>
                      <w:p w14:paraId="072DDEF4" w14:textId="77777777" w:rsidR="006B2786" w:rsidRPr="00D4356A" w:rsidRDefault="006B2786" w:rsidP="006B2786">
                        <w:pPr>
                          <w:pStyle w:val="Caption"/>
                          <w:jc w:val="both"/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D4356A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Figure </w:t>
                        </w:r>
                        <w:r w:rsidRPr="00D4356A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begin"/>
                        </w:r>
                        <w:r w:rsidRPr="00D4356A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instrText xml:space="preserve"> SEQ Figure \* ARABIC </w:instrText>
                        </w:r>
                        <w:r w:rsidRPr="00D4356A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separate"/>
                        </w:r>
                        <w:r w:rsidR="002E4D65"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  <w:t>8</w:t>
                        </w:r>
                        <w:r w:rsidRPr="00D4356A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fldChar w:fldCharType="end"/>
                        </w:r>
                        <w:r w:rsidRPr="00D4356A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– Contrast-enhanced axial and coronal images. Contrast-filled sac with relation with a segmental branch of the right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renal</w:t>
                        </w:r>
                        <w:r w:rsidRPr="00D4356A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 xml:space="preserve"> artery suggesting pseudoaneurysm (arrow)</w:t>
                        </w:r>
                      </w:p>
                    </w:txbxContent>
                  </v:textbox>
                </v:shape>
                <v:shape id="Picture_x0020_35" o:spid="_x0000_s1090" type="#_x0000_t75" style="position:absolute;width:3086943;height:221678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">
                  <v:imagedata r:id="rId41" o:title="" croptop="18650f" cropbottom="13081f" cropleft="10533f" cropright="7046f"/>
                  <v:path arrowok="t"/>
                </v:shape>
                <v:shape id="Picture_x0020_40" o:spid="_x0000_s1091" type="#_x0000_t75" style="position:absolute;left:3140439;width:2157095;height:221742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CXB&#10;POfBAAAA2wAAAA8AAABkcnMvZG93bnJldi54bWxET89rwjAUvgv+D+EJu2nqcCKdaRFh6HWdiMdn&#10;89Z0a15qE9tuf/1yGHj8+H5v89E2oqfO144VLBcJCOLS6ZorBaePt/kGhA/IGhvHpOCHPOTZdLLF&#10;VLuB36kvQiViCPsUFZgQ2lRKXxqy6BeuJY7cp+sshgi7SuoOhxhuG/mcJGtpsebYYLClvaHyu7hb&#10;BdKt+vPvdX38Kg7LF6PP9XC77JV6mo27VxCBxvAQ/7uPWsEqro9f4g+Q2R8A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CXBPOfBAAAA2wAAAA8AAAAAAAAAAAAAAAAAnAIAAGRy&#10;cy9kb3ducmV2LnhtbFBLBQYAAAAABAAEAPcAAACKAwAAAAA=&#10;">
                  <v:imagedata r:id="rId42" o:title="" croptop="260f" cropbottom="26808f" cropleft="13099f" cropright="15082f"/>
                  <v:path arrowok="t"/>
                </v:shape>
                <v:shape id="Right_x0020_Arrow_x0020_11" o:spid="_x0000_s1092" type="#_x0000_t13" style="position:absolute;left:935471;top:1513298;width:252047;height:144000;rotation:-8213143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9vkhkxAAA&#10;ANsAAAAPAAAAZHJzL2Rvd25yZXYueG1sRI9Bi8IwFITvgv8hPMGbporsajWKCMrC7opWL94ezbOt&#10;Ni+liVr//WZB8DjMzDfMbNGYUtypdoVlBYN+BII4tbrgTMHxsO6NQTiPrLG0TAqe5GAxb7dmGGv7&#10;4D3dE5+JAGEXo4Lc+yqW0qU5GXR9WxEH72xrgz7IOpO6xkeAm1IOo+hDGiw4LORY0Sqn9JrcjILy&#10;59dPsvPzM92NT3y6fG+S7XajVLfTLKcgPDX+HX61v7SC0QD+v4QfIOd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vb5IZMQAAADbAAAADwAAAAAAAAAAAAAAAACXAgAAZHJzL2Rv&#10;d25yZXYueG1sUEsFBgAAAAAEAAQA9QAAAIgDAAAAAA==&#10;" adj="15430" fillcolor="black [3213]" stroked="f" strokeweight="1pt"/>
                <v:shape id="Right_x0020_Arrow_x0020_11" o:spid="_x0000_s1093" type="#_x0000_t13" style="position:absolute;left:3688527;top:982535;width:252000;height:144027;rotation:2665228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CgIbSwgAA&#10;ANsAAAAPAAAAZHJzL2Rvd25yZXYueG1sRI/dagIxEIXvC75DGKF3NWuLpa5GEaEglFq6+gBjMm5W&#10;N5Mlibp9+0Yo9PJwfj7OfNm7VlwpxMazgvGoAEGsvWm4VrDfvT+9gYgJ2WDrmRT8UITlYvAwx9L4&#10;G3/TtUq1yCMcS1RgU+pKKaO25DCOfEecvaMPDlOWoZYm4C2Pu1Y+F8WrdNhwJljsaG1Jn6uLy1yt&#10;x0F+bG17+pwc+sruvurpSanHYb+agUjUp//wX3tjFExe4P4l/wC5+AU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KAhtLCAAAA2wAAAA8AAAAAAAAAAAAAAAAAlwIAAGRycy9kb3du&#10;cmV2LnhtbFBLBQYAAAAABAAEAPUAAACGAwAAAAA=&#10;" adj="15427" fillcolor="black [3213]" stroked="f" strokeweight="1pt"/>
                <w10:wrap type="through"/>
              </v:group>
            </w:pict>
          </mc:Fallback>
        </mc:AlternateContent>
      </w:r>
    </w:p>
    <w:p w14:paraId="1A8A13EB" w14:textId="21ED7492" w:rsidR="003C22FC" w:rsidRDefault="003C22FC" w:rsidP="00511475">
      <w:pPr>
        <w:spacing w:line="480" w:lineRule="auto"/>
        <w:rPr>
          <w:lang w:val="pt-PT"/>
        </w:rPr>
      </w:pPr>
    </w:p>
    <w:p w14:paraId="197AC138" w14:textId="0D780A57" w:rsidR="006B2786" w:rsidRDefault="006B2786" w:rsidP="00511475">
      <w:pPr>
        <w:spacing w:line="480" w:lineRule="auto"/>
        <w:rPr>
          <w:lang w:val="pt-PT"/>
        </w:rPr>
      </w:pPr>
    </w:p>
    <w:p w14:paraId="6B951DE5" w14:textId="77777777" w:rsidR="00CC2CFB" w:rsidRDefault="00CC2CFB" w:rsidP="00511475">
      <w:pPr>
        <w:spacing w:line="480" w:lineRule="auto"/>
        <w:rPr>
          <w:lang w:val="pt-PT"/>
        </w:rPr>
      </w:pPr>
    </w:p>
    <w:p w14:paraId="376E9D74" w14:textId="77777777" w:rsidR="00CC2CFB" w:rsidRDefault="00CC2CFB" w:rsidP="00511475">
      <w:pPr>
        <w:spacing w:line="480" w:lineRule="auto"/>
        <w:rPr>
          <w:lang w:val="pt-PT"/>
        </w:rPr>
      </w:pPr>
    </w:p>
    <w:p w14:paraId="299B4535" w14:textId="722AA305" w:rsidR="00CC2CFB" w:rsidRDefault="00CC2CFB" w:rsidP="00511475">
      <w:pPr>
        <w:spacing w:line="480" w:lineRule="auto"/>
        <w:rPr>
          <w:lang w:val="pt-PT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844608" behindDoc="0" locked="0" layoutInCell="1" allowOverlap="1" wp14:anchorId="081BBF95" wp14:editId="03A088A6">
                <wp:simplePos x="0" y="0"/>
                <wp:positionH relativeFrom="column">
                  <wp:posOffset>-171450</wp:posOffset>
                </wp:positionH>
                <wp:positionV relativeFrom="paragraph">
                  <wp:posOffset>0</wp:posOffset>
                </wp:positionV>
                <wp:extent cx="6300470" cy="3556635"/>
                <wp:effectExtent l="0" t="0" r="0" b="0"/>
                <wp:wrapThrough wrapText="bothSides">
                  <wp:wrapPolygon edited="0">
                    <wp:start x="0" y="0"/>
                    <wp:lineTo x="0" y="21442"/>
                    <wp:lineTo x="21509" y="21442"/>
                    <wp:lineTo x="21509" y="0"/>
                    <wp:lineTo x="0" y="0"/>
                  </wp:wrapPolygon>
                </wp:wrapThrough>
                <wp:docPr id="91" name="Group 9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00470" cy="3556635"/>
                          <a:chOff x="0" y="0"/>
                          <a:chExt cx="6300541" cy="3556635"/>
                        </a:xfrm>
                      </wpg:grpSpPr>
                      <wpg:grpSp>
                        <wpg:cNvPr id="73" name="Group 73"/>
                        <wpg:cNvGrpSpPr/>
                        <wpg:grpSpPr>
                          <a:xfrm>
                            <a:off x="10048" y="0"/>
                            <a:ext cx="6290493" cy="3556635"/>
                            <a:chOff x="0" y="0"/>
                            <a:chExt cx="6290945" cy="3557196"/>
                          </a:xfrm>
                        </wpg:grpSpPr>
                        <pic:pic xmlns:pic="http://schemas.openxmlformats.org/drawingml/2006/picture">
                          <pic:nvPicPr>
                            <pic:cNvPr id="3" name="Imagem 1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9379" r="4957" b="5374"/>
                            <a:stretch/>
                          </pic:blipFill>
                          <pic:spPr bwMode="auto">
                            <a:xfrm>
                              <a:off x="0" y="7495"/>
                              <a:ext cx="3042920" cy="27292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8" name="Imagem 10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10219" b="4240"/>
                            <a:stretch/>
                          </pic:blipFill>
                          <pic:spPr bwMode="auto">
                            <a:xfrm>
                              <a:off x="3087974" y="0"/>
                              <a:ext cx="3197860" cy="2735581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52" name="Text Box 52"/>
                          <wps:cNvSpPr txBox="1"/>
                          <wps:spPr>
                            <a:xfrm>
                              <a:off x="0" y="2787464"/>
                              <a:ext cx="6290945" cy="769732"/>
                            </a:xfrm>
                            <a:prstGeom prst="rect">
                              <a:avLst/>
                            </a:prstGeom>
                            <a:solidFill>
                              <a:prstClr val="white"/>
                            </a:solidFill>
                            <a:ln>
                              <a:noFill/>
                            </a:ln>
                            <a:effectLst/>
                          </wps:spPr>
                          <wps:txbx>
                            <w:txbxContent>
                              <w:p w14:paraId="3B970124" w14:textId="77777777" w:rsidR="00CC2CFB" w:rsidRPr="00FF12B8" w:rsidRDefault="00CC2CFB" w:rsidP="00CC2CFB">
                                <w:pPr>
                                  <w:pStyle w:val="Caption"/>
                                  <w:jc w:val="both"/>
                                  <w:rPr>
                                    <w:rFonts w:ascii="Times New Roman" w:hAnsi="Times New Roman" w:cs="Times New Roman"/>
                                    <w:i w:val="0"/>
                                    <w:noProof/>
                                    <w:color w:val="000000" w:themeColor="text1"/>
                                    <w:sz w:val="22"/>
                                    <w:szCs w:val="22"/>
                                  </w:rPr>
                                </w:pPr>
                                <w:r w:rsidRPr="00FF12B8">
                                  <w:rPr>
                                    <w:rFonts w:ascii="Times New Roman" w:hAnsi="Times New Roman" w:cs="Times New Roman"/>
                                    <w:i w:val="0"/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Figure 9 – Selective angiograms from the right renal artery: a) prior to embolization, revealing a pseudoaneurysm arising from the posterior segmental artery (arrow), as well as smaller pseudoaneurysms arising from the inferior segmental artery (arrowheads); b) Post-embolization control reveals correct </w:t>
                                </w:r>
                                <w:proofErr w:type="spellStart"/>
                                <w:r>
                                  <w:rPr>
                                    <w:rFonts w:ascii="Times New Roman" w:hAnsi="Times New Roman" w:cs="Times New Roman"/>
                                    <w:i w:val="0"/>
                                    <w:color w:val="000000" w:themeColor="text1"/>
                                    <w:sz w:val="22"/>
                                    <w:szCs w:val="22"/>
                                  </w:rPr>
                                  <w:t>microcoil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 w:cs="Times New Roman"/>
                                    <w:i w:val="0"/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r w:rsidRPr="00FF12B8">
                                  <w:rPr>
                                    <w:rFonts w:ascii="Times New Roman" w:hAnsi="Times New Roman" w:cs="Times New Roman"/>
                                    <w:i w:val="0"/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deployment with vascular exclusion of the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i w:val="0"/>
                                    <w:color w:val="000000" w:themeColor="text1"/>
                                    <w:sz w:val="22"/>
                                    <w:szCs w:val="22"/>
                                  </w:rPr>
                                  <w:t>pseudoaneurysm</w:t>
                                </w:r>
                                <w:r w:rsidRPr="00FF12B8">
                                  <w:rPr>
                                    <w:rFonts w:ascii="Times New Roman" w:hAnsi="Times New Roman" w:cs="Times New Roman"/>
                                    <w:i w:val="0"/>
                                    <w:color w:val="000000" w:themeColor="text1"/>
                                    <w:sz w:val="22"/>
                                    <w:szCs w:val="22"/>
                                  </w:rPr>
                                  <w:t xml:space="preserve"> (circle).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  <wps:wsp>
                          <wps:cNvPr id="59" name="Right Arrow 11"/>
                          <wps:cNvSpPr/>
                          <wps:spPr>
                            <a:xfrm rot="2395917">
                              <a:off x="1252919" y="1027459"/>
                              <a:ext cx="252021" cy="144023"/>
                            </a:xfrm>
                            <a:prstGeom prst="rightArrow">
                              <a:avLst/>
                            </a:prstGeom>
                            <a:solidFill>
                              <a:schemeClr val="tx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0" name="Triangle 60"/>
                          <wps:cNvSpPr/>
                          <wps:spPr>
                            <a:xfrm rot="20006449">
                              <a:off x="1506512" y="1828478"/>
                              <a:ext cx="100330" cy="100330"/>
                            </a:xfrm>
                            <a:prstGeom prst="triangle">
                              <a:avLst/>
                            </a:prstGeom>
                          </wps:spPr>
                          <wps:style>
                            <a:lnRef idx="2">
                              <a:schemeClr val="dk1">
                                <a:shade val="50000"/>
                              </a:schemeClr>
                            </a:lnRef>
                            <a:fillRef idx="1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9" name="Triangle 69"/>
                          <wps:cNvSpPr/>
                          <wps:spPr>
                            <a:xfrm rot="4600155">
                              <a:off x="1532502" y="1540240"/>
                              <a:ext cx="100330" cy="100330"/>
                            </a:xfrm>
                            <a:prstGeom prst="triangle">
                              <a:avLst/>
                            </a:prstGeom>
                          </wps:spPr>
                          <wps:style>
                            <a:lnRef idx="2">
                              <a:schemeClr val="dk1">
                                <a:shade val="50000"/>
                              </a:schemeClr>
                            </a:lnRef>
                            <a:fillRef idx="1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0" name="Oval 70"/>
                          <wps:cNvSpPr/>
                          <wps:spPr>
                            <a:xfrm>
                              <a:off x="4459574" y="277318"/>
                              <a:ext cx="571500" cy="457200"/>
                            </a:xfrm>
                            <a:prstGeom prst="ellipse">
                              <a:avLst/>
                            </a:prstGeom>
                            <a:noFill/>
                            <a:ln w="28575"/>
                          </wps:spPr>
                          <wps:style>
                            <a:lnRef idx="2">
                              <a:schemeClr val="dk1">
                                <a:shade val="50000"/>
                              </a:schemeClr>
                            </a:lnRef>
                            <a:fillRef idx="1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81" name="Text Box 81"/>
                        <wps:cNvSpPr txBox="1"/>
                        <wps:spPr>
                          <a:xfrm>
                            <a:off x="0" y="2401556"/>
                            <a:ext cx="572729" cy="341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B139626" w14:textId="77777777" w:rsidR="00CC2CFB" w:rsidRPr="00D4356A" w:rsidRDefault="00CC2CFB" w:rsidP="00CC2CFB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 w:rsidRPr="00D4356A">
                                <w:rPr>
                                  <w:color w:val="FFFFFF" w:themeColor="background1"/>
                                  <w:lang w:val="pt-PT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9" name="Text Box 89"/>
                        <wps:cNvSpPr txBox="1"/>
                        <wps:spPr>
                          <a:xfrm>
                            <a:off x="3094892" y="2401556"/>
                            <a:ext cx="572729" cy="341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9740201" w14:textId="77777777" w:rsidR="00CC2CFB" w:rsidRPr="00D4356A" w:rsidRDefault="00CC2CFB" w:rsidP="00CC2CFB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lang w:val="pt-PT"/>
                                </w:rPr>
                                <w:t>b</w:t>
                              </w:r>
                              <w:r w:rsidRPr="00D4356A">
                                <w:rPr>
                                  <w:color w:val="FFFFFF" w:themeColor="background1"/>
                                  <w:lang w:val="pt-PT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81BBF95" id="Group_x0020_91" o:spid="_x0000_s1094" style="position:absolute;margin-left:-13.5pt;margin-top:0;width:496.1pt;height:280.05pt;z-index:251844608" coordsize="6300541,3556635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">
                <v:group id="Group_x0020_73" o:spid="_x0000_s1095" style="position:absolute;left:10048;width:6290493;height:3556635" coordsize="6290945,3557196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DAMLnNxAAAANsAAAAP&#10;AAAAAAAAAAAAAAAAAKkCAABkcnMvZG93bnJldi54bWxQSwUGAAAAAAQABAD6AAAAmgMAAAAA&#10;">
                  <v:shape id="Imagem_x0020_1" o:spid="_x0000_s1096" type="#_x0000_t75" style="position:absolute;top:7495;width:3042920;height:272923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WX&#10;Hc/DAAAA2gAAAA8AAABkcnMvZG93bnJldi54bWxEj0+LwjAUxO/CfofwFvYimq4r/qlGWQQXr1Y9&#10;eHs2z7bYvJQm1rqf3giCx2FmfsPMl60pRUO1Kywr+O5HIIhTqwvOFOx3694EhPPIGkvLpOBODpaL&#10;j84cY21vvKUm8ZkIEHYxKsi9r2IpXZqTQde3FXHwzrY26IOsM6lrvAW4KeUgikbSYMFhIceKVjml&#10;l+RqFBzuw/G60t1sevzbXP5P53SVdJ1SX5/t7wyEp9a/w6/2Riv4geeVcAPk4gE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NZcdz8MAAADaAAAADwAAAAAAAAAAAAAAAACcAgAA&#10;ZHJzL2Rvd25yZXYueG1sUEsFBgAAAAAEAAQA9wAAAIwDAAAAAA==&#10;">
                    <v:imagedata r:id="rId45" o:title="" croptop="6147f" cropbottom="3522f" cropright="3249f"/>
                    <v:path arrowok="t"/>
                  </v:shape>
                  <v:shape id="Imagem_x0020_10" o:spid="_x0000_s1097" type="#_x0000_t75" style="position:absolute;left:3087974;width:3197860;height:2735581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Gmt&#10;IH7BAAAA2gAAAA8AAABkcnMvZG93bnJldi54bWxET8uKwjAU3QvzD+EOzEY0VVDGalpkcPCxEHRE&#10;cHdprm2Z5qY00da/NwvB5eG8F2lnKnGnxpWWFYyGEQjizOqScwWnv9/BNwjnkTVWlknBgxykyUdv&#10;gbG2LR/ofvS5CCHsYlRQeF/HUrqsIINuaGviwF1tY9AH2ORSN9iGcFPJcRRNpcGSQ0OBNf0UlP0f&#10;b0bBZufb/GzXvO36y9mYrpf9qp0o9fXZLecgPHX+LX65N1pB2BquhBsgkycA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GmtIH7BAAAA2gAAAA8AAAAAAAAAAAAAAAAAnAIAAGRy&#10;cy9kb3ducmV2LnhtbFBLBQYAAAAABAAEAPcAAACKAwAAAAA=&#10;">
                    <v:imagedata r:id="rId46" o:title="" croptop="6697f" cropbottom="2779f"/>
                    <v:path arrowok="t"/>
                  </v:shape>
                  <v:shape id="Text_x0020_Box_x0020_52" o:spid="_x0000_s1098" type="#_x0000_t202" style="position:absolute;top:2787464;width:6290945;height:76973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fhRnqxgAA&#10;ANsAAAAPAAAAZHJzL2Rvd25yZXYueG1sRI9BawIxFITvQv9DeAUvotlaK7IaRaRC24t068XbY/Pc&#10;rG5eliSr23/fFAo9DjPzDbPa9LYRN/KhdqzgaZKBIC6drrlScPzajxcgQkTW2DgmBd8UYLN+GKww&#10;1+7On3QrYiUShEOOCkyMbS5lKA1ZDBPXEifv7LzFmKSvpPZ4T3DbyGmWzaXFmtOCwZZ2hspr0VkF&#10;h9npYEbd+fVjO3v278duN79UhVLDx367BBGpj//hv/abVvAyhd8v6QfI9Q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AfhRnqxgAAANsAAAAPAAAAAAAAAAAAAAAAAJcCAABkcnMv&#10;ZG93bnJldi54bWxQSwUGAAAAAAQABAD1AAAAigMAAAAA&#10;" stroked="f">
                    <v:textbox style="mso-fit-shape-to-text:t" inset="0,0,0,0">
                      <w:txbxContent>
                        <w:p w14:paraId="3B970124" w14:textId="77777777" w:rsidR="00CC2CFB" w:rsidRPr="00FF12B8" w:rsidRDefault="00CC2CFB" w:rsidP="00CC2CFB">
                          <w:pPr>
                            <w:pStyle w:val="Caption"/>
                            <w:jc w:val="both"/>
                            <w:rPr>
                              <w:rFonts w:ascii="Times New Roman" w:hAnsi="Times New Roman" w:cs="Times New Roman"/>
                              <w:i w:val="0"/>
                              <w:noProof/>
                              <w:color w:val="000000" w:themeColor="text1"/>
                              <w:sz w:val="22"/>
                              <w:szCs w:val="22"/>
                            </w:rPr>
                          </w:pPr>
                          <w:r w:rsidRPr="00FF12B8">
                            <w:rPr>
                              <w:rFonts w:ascii="Times New Roman" w:hAnsi="Times New Roman" w:cs="Times New Roman"/>
                              <w:i w:val="0"/>
                              <w:color w:val="000000" w:themeColor="text1"/>
                              <w:sz w:val="22"/>
                              <w:szCs w:val="22"/>
                            </w:rPr>
                            <w:t xml:space="preserve">Figure 9 – Selective angiograms from the right renal artery: a) prior to embolization, revealing a pseudoaneurysm arising from the posterior segmental artery (arrow), as well as smaller pseudoaneurysms arising from the inferior segmental artery (arrowheads); b) Post-embolization control reveals correct </w:t>
                          </w:r>
                          <w:proofErr w:type="spellStart"/>
                          <w:r>
                            <w:rPr>
                              <w:rFonts w:ascii="Times New Roman" w:hAnsi="Times New Roman" w:cs="Times New Roman"/>
                              <w:i w:val="0"/>
                              <w:color w:val="000000" w:themeColor="text1"/>
                              <w:sz w:val="22"/>
                              <w:szCs w:val="22"/>
                            </w:rPr>
                            <w:t>microcoil</w:t>
                          </w:r>
                          <w:proofErr w:type="spellEnd"/>
                          <w:r>
                            <w:rPr>
                              <w:rFonts w:ascii="Times New Roman" w:hAnsi="Times New Roman" w:cs="Times New Roman"/>
                              <w:i w:val="0"/>
                              <w:color w:val="000000" w:themeColor="text1"/>
                              <w:sz w:val="22"/>
                              <w:szCs w:val="22"/>
                            </w:rPr>
                            <w:t xml:space="preserve"> </w:t>
                          </w:r>
                          <w:r w:rsidRPr="00FF12B8">
                            <w:rPr>
                              <w:rFonts w:ascii="Times New Roman" w:hAnsi="Times New Roman" w:cs="Times New Roman"/>
                              <w:i w:val="0"/>
                              <w:color w:val="000000" w:themeColor="text1"/>
                              <w:sz w:val="22"/>
                              <w:szCs w:val="22"/>
                            </w:rPr>
                            <w:t xml:space="preserve">deployment with vascular exclusion of the </w:t>
                          </w:r>
                          <w:r>
                            <w:rPr>
                              <w:rFonts w:ascii="Times New Roman" w:hAnsi="Times New Roman" w:cs="Times New Roman"/>
                              <w:i w:val="0"/>
                              <w:color w:val="000000" w:themeColor="text1"/>
                              <w:sz w:val="22"/>
                              <w:szCs w:val="22"/>
                            </w:rPr>
                            <w:t>pseudoaneurysm</w:t>
                          </w:r>
                          <w:r w:rsidRPr="00FF12B8">
                            <w:rPr>
                              <w:rFonts w:ascii="Times New Roman" w:hAnsi="Times New Roman" w:cs="Times New Roman"/>
                              <w:i w:val="0"/>
                              <w:color w:val="000000" w:themeColor="text1"/>
                              <w:sz w:val="22"/>
                              <w:szCs w:val="22"/>
                            </w:rPr>
                            <w:t xml:space="preserve"> (circle).</w:t>
                          </w:r>
                        </w:p>
                      </w:txbxContent>
                    </v:textbox>
                  </v:shape>
                  <v:shape id="Right_x0020_Arrow_x0020_11" o:spid="_x0000_s1099" type="#_x0000_t13" style="position:absolute;left:1252919;top:1027459;width:252021;height:144023;rotation:2616980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" adj="15428" fillcolor="black [3213]" stroked="f" strokeweight="1pt"/>
                  <v:shape id="Triangle_x0020_60" o:spid="_x0000_s1100" type="#_x0000_t5" style="position:absolute;left:1506512;top:1828478;width:100330;height:100330;rotation:-1740583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/CU81wAAA&#10;ANsAAAAPAAAAZHJzL2Rvd25yZXYueG1sRE/LisIwFN0P+A/hCu7G1AFFqlFEkXHhLMbHwt2lubal&#10;zU1JYlv9+sliwOXhvJfr3tSiJedLywom4wQEcWZ1ybmCy3n/OQfhA7LG2jIpeJKH9WrwscRU245/&#10;qT2FXMQQ9ikqKEJoUil9VpBBP7YNceTu1hkMEbpcaoddDDe1/EqSmTRYcmwosKFtQVl1ehgFm+rn&#10;deWjcVm1m4aHbvPvm+yUGg37zQJEoD68xf/ug1Ywi+vjl/gD5OoP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A/CU81wAAAANsAAAAPAAAAAAAAAAAAAAAAAJcCAABkcnMvZG93bnJl&#10;di54bWxQSwUGAAAAAAQABAD1AAAAhAMAAAAA&#10;" fillcolor="black [3200]" strokecolor="black [1600]" strokeweight="1pt"/>
                  <v:shape id="Triangle_x0020_69" o:spid="_x0000_s1101" type="#_x0000_t5" style="position:absolute;left:1532502;top:1540240;width:100330;height:100330;rotation:5024596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6j7/nxAAA&#10;ANsAAAAPAAAAZHJzL2Rvd25yZXYueG1sRI9PawIxFMTvBb9DeIK3mt0elnY1ikpFaenBP+D1sXlu&#10;FjcvSxJ120/fFAoeh5n5DTOd97YVN/KhcawgH2cgiCunG64VHA/r51cQISJrbB2Tgm8KMJ8NnqZY&#10;anfnHd32sRYJwqFEBSbGrpQyVIYshrHriJN3dt5iTNLXUnu8J7ht5UuWFdJiw2nBYEcrQ9Vlf7UK&#10;TuHicFP85LvPavvRvufL/ssbpUbDfjEBEamPj/B/e6sVFG/w9yX9ADn7B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Oo+/58QAAADbAAAADwAAAAAAAAAAAAAAAACXAgAAZHJzL2Rv&#10;d25yZXYueG1sUEsFBgAAAAAEAAQA9QAAAIgDAAAAAA==&#10;" fillcolor="black [3200]" strokecolor="black [1600]" strokeweight="1pt"/>
                  <v:oval id="Oval_x0020_70" o:spid="_x0000_s1102" style="position:absolute;left:4459574;top:277318;width:57150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9dmNlwQAA&#10;ANsAAAAPAAAAZHJzL2Rvd25yZXYueG1sRE/dasIwFL4f+A7hDHZTZlrBKZ2xdJXBbqc+wKE5a4vJ&#10;SW2yWvv0y4Wwy4/vf1dM1oiRBt85VpAtUxDEtdMdNwrOp8/XLQgfkDUax6TgTh6K/eJph7l2N/6m&#10;8RgaEUPY56igDaHPpfR1Sxb90vXEkftxg8UQ4dBIPeAthlsjV2n6Ji12HBta7Klqqb4cf62CylTp&#10;dZ1k5aV0p3E2yeHD3GelXp6n8h1EoCn8ix/uL61gE9fHL/EHyP0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fXZjZcEAAADbAAAADwAAAAAAAAAAAAAAAACXAgAAZHJzL2Rvd25y&#10;ZXYueG1sUEsFBgAAAAAEAAQA9QAAAIUDAAAAAA==&#10;" filled="f" strokecolor="black [1600]" strokeweight="2.25pt">
                    <v:stroke joinstyle="miter"/>
                  </v:oval>
                </v:group>
                <v:shape id="Text_x0020_Box_x0020_81" o:spid="_x0000_s1103" type="#_x0000_t202" style="position:absolute;top:2401556;width:572729;height:34162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bxuXlwgAA&#10;ANsAAAAPAAAAZHJzL2Rvd25yZXYueG1sRI9Pi8IwFMTvC36H8IS9rYmyK1qNIoqwpxX/grdH82yL&#10;zUtpou1+eyMIHoeZ+Q0znbe2FHeqfeFYQ7+nQBCnzhScaTjs118jED4gGywdk4Z/8jCfdT6mmBjX&#10;8Jbuu5CJCGGfoIY8hCqR0qc5WfQ9VxFH7+JqiyHKOpOmxibCbSkHSg2lxYLjQo4VLXNKr7ub1XD8&#10;u5xP32qTrexP1bhWSbZjqfVnt11MQARqwzv8av8aDaM+PL/EHyBn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vG5eXCAAAA2wAAAA8AAAAAAAAAAAAAAAAAlwIAAGRycy9kb3du&#10;cmV2LnhtbFBLBQYAAAAABAAEAPUAAACGAwAAAAA=&#10;" filled="f" stroked="f">
                  <v:textbox>
                    <w:txbxContent>
                      <w:p w14:paraId="2B139626" w14:textId="77777777" w:rsidR="00CC2CFB" w:rsidRPr="00D4356A" w:rsidRDefault="00CC2CFB" w:rsidP="00CC2CFB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 w:rsidRPr="00D4356A">
                          <w:rPr>
                            <w:color w:val="FFFFFF" w:themeColor="background1"/>
                            <w:lang w:val="pt-PT"/>
                          </w:rPr>
                          <w:t>a)</w:t>
                        </w:r>
                      </w:p>
                    </w:txbxContent>
                  </v:textbox>
                </v:shape>
                <v:shape id="Text_x0020_Box_x0020_89" o:spid="_x0000_s1104" type="#_x0000_t202" style="position:absolute;left:3094892;top:2401556;width:572729;height:34162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lsOnjwgAA&#10;ANsAAAAPAAAAZHJzL2Rvd25yZXYueG1sRI9Pi8IwFMTvC36H8IS9rYmyK1qNIoqwpxX/grdH82yL&#10;zUtpou1+eyMIHoeZ+Q0znbe2FHeqfeFYQ7+nQBCnzhScaTjs118jED4gGywdk4Z/8jCfdT6mmBjX&#10;8Jbuu5CJCGGfoIY8hCqR0qc5WfQ9VxFH7+JqiyHKOpOmxibCbSkHSg2lxYLjQo4VLXNKr7ub1XD8&#10;u5xP32qTrexP1bhWSbZjqfVnt11MQARqwzv8av8aDaMxPL/EHyBn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CWw6ePCAAAA2wAAAA8AAAAAAAAAAAAAAAAAlwIAAGRycy9kb3du&#10;cmV2LnhtbFBLBQYAAAAABAAEAPUAAACGAwAAAAA=&#10;" filled="f" stroked="f">
                  <v:textbox>
                    <w:txbxContent>
                      <w:p w14:paraId="29740201" w14:textId="77777777" w:rsidR="00CC2CFB" w:rsidRPr="00D4356A" w:rsidRDefault="00CC2CFB" w:rsidP="00CC2CFB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>
                          <w:rPr>
                            <w:color w:val="FFFFFF" w:themeColor="background1"/>
                            <w:lang w:val="pt-PT"/>
                          </w:rPr>
                          <w:t>b</w:t>
                        </w:r>
                        <w:r w:rsidRPr="00D4356A">
                          <w:rPr>
                            <w:color w:val="FFFFFF" w:themeColor="background1"/>
                            <w:lang w:val="pt-PT"/>
                          </w:rPr>
                          <w:t>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</w:p>
    <w:p w14:paraId="44BAC278" w14:textId="60967E57" w:rsidR="00CC2CFB" w:rsidRDefault="00CC2CFB" w:rsidP="00511475">
      <w:pPr>
        <w:spacing w:line="480" w:lineRule="auto"/>
        <w:rPr>
          <w:lang w:val="pt-PT"/>
        </w:rPr>
      </w:pPr>
    </w:p>
    <w:p w14:paraId="4BC3429F" w14:textId="0879B2F7" w:rsidR="00CC2CFB" w:rsidRDefault="00B70BB2" w:rsidP="00511475">
      <w:pPr>
        <w:spacing w:line="480" w:lineRule="auto"/>
        <w:rPr>
          <w:lang w:val="pt-PT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840512" behindDoc="0" locked="0" layoutInCell="1" allowOverlap="1" wp14:anchorId="4C51E207" wp14:editId="16A4BCAA">
                <wp:simplePos x="0" y="0"/>
                <wp:positionH relativeFrom="column">
                  <wp:posOffset>-179705</wp:posOffset>
                </wp:positionH>
                <wp:positionV relativeFrom="paragraph">
                  <wp:posOffset>285115</wp:posOffset>
                </wp:positionV>
                <wp:extent cx="6289675" cy="2753995"/>
                <wp:effectExtent l="0" t="0" r="9525" b="0"/>
                <wp:wrapThrough wrapText="bothSides">
                  <wp:wrapPolygon edited="0">
                    <wp:start x="0" y="0"/>
                    <wp:lineTo x="0" y="21316"/>
                    <wp:lineTo x="21545" y="21316"/>
                    <wp:lineTo x="21545" y="17730"/>
                    <wp:lineTo x="21284" y="0"/>
                    <wp:lineTo x="0" y="0"/>
                  </wp:wrapPolygon>
                </wp:wrapThrough>
                <wp:docPr id="114" name="Group 1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89675" cy="2753995"/>
                          <a:chOff x="0" y="0"/>
                          <a:chExt cx="6290580" cy="2754732"/>
                        </a:xfrm>
                      </wpg:grpSpPr>
                      <wps:wsp>
                        <wps:cNvPr id="115" name="Text Box 115"/>
                        <wps:cNvSpPr txBox="1"/>
                        <wps:spPr>
                          <a:xfrm>
                            <a:off x="8708" y="2255520"/>
                            <a:ext cx="6281872" cy="49921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52A51938" w14:textId="77777777" w:rsidR="006B2786" w:rsidRPr="00FF12B8" w:rsidRDefault="006B2786" w:rsidP="006B2786">
                              <w:pPr>
                                <w:pStyle w:val="NormalWeb"/>
                                <w:jc w:val="both"/>
                                <w:rPr>
                                  <w:i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FF12B8">
                                <w:rPr>
                                  <w:color w:val="000000" w:themeColor="text1"/>
                                  <w:sz w:val="22"/>
                                  <w:szCs w:val="22"/>
                                </w:rPr>
                                <w:t xml:space="preserve">Figure 10 – Contrast-enhanced axial (a) and coronal (b) CT images </w:t>
                              </w:r>
                              <w:r w:rsidRPr="00FF12B8">
                                <w:rPr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  <w:t>confirming the exclusion of the PA with microcoils (arrow) and preserved vascular flow to the remaining segmental arteries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16" name="Picture 11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546" t="22687" r="14518" b="32199"/>
                          <a:stretch/>
                        </pic:blipFill>
                        <pic:spPr bwMode="auto">
                          <a:xfrm>
                            <a:off x="34834" y="0"/>
                            <a:ext cx="3462020" cy="214503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17" name="Picture 11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706" t="28667" r="26044" b="23782"/>
                          <a:stretch/>
                        </pic:blipFill>
                        <pic:spPr bwMode="auto">
                          <a:xfrm>
                            <a:off x="3553097" y="0"/>
                            <a:ext cx="2626360" cy="21431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18" name="Right Arrow 11"/>
                        <wps:cNvSpPr/>
                        <wps:spPr>
                          <a:xfrm rot="12991969">
                            <a:off x="4800825" y="563282"/>
                            <a:ext cx="252036" cy="144039"/>
                          </a:xfrm>
                          <a:prstGeom prst="rightArrow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9" name="Text Box 119"/>
                        <wps:cNvSpPr txBox="1"/>
                        <wps:spPr>
                          <a:xfrm>
                            <a:off x="0" y="1837508"/>
                            <a:ext cx="572770" cy="3416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A28A050" w14:textId="77777777" w:rsidR="006B2786" w:rsidRPr="00D4356A" w:rsidRDefault="006B2786" w:rsidP="006B2786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 w:rsidRPr="00D4356A">
                                <w:rPr>
                                  <w:color w:val="FFFFFF" w:themeColor="background1"/>
                                  <w:lang w:val="pt-PT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0" name="Text Box 120"/>
                        <wps:cNvSpPr txBox="1"/>
                        <wps:spPr>
                          <a:xfrm>
                            <a:off x="3544388" y="1837508"/>
                            <a:ext cx="572770" cy="3416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86F6B13" w14:textId="77777777" w:rsidR="006B2786" w:rsidRPr="00D4356A" w:rsidRDefault="006B2786" w:rsidP="006B2786">
                              <w:pPr>
                                <w:rPr>
                                  <w:color w:val="FFFFFF" w:themeColor="background1"/>
                                  <w:lang w:val="pt-PT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lang w:val="pt-PT"/>
                                </w:rPr>
                                <w:t>b</w:t>
                              </w:r>
                              <w:r w:rsidRPr="00D4356A">
                                <w:rPr>
                                  <w:color w:val="FFFFFF" w:themeColor="background1"/>
                                  <w:lang w:val="pt-PT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C51E207" id="Group_x0020_114" o:spid="_x0000_s1105" style="position:absolute;margin-left:-14.15pt;margin-top:22.45pt;width:495.25pt;height:216.85pt;z-index:251840512" coordsize="6290580,2754732" o:gfxdata="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">
                <v:shape id="Text_x0020_Box_x0020_115" o:spid="_x0000_s1106" type="#_x0000_t202" style="position:absolute;left:8708;top:2255520;width:6281872;height:49921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GGBwzxAAA&#10;ANwAAAAPAAAAZHJzL2Rvd25yZXYueG1sRE9NawIxEL0L/Q9hCr2IZq1WZDWKSAu2F+nWi7dhM25W&#10;N5Mlyer23zeFQm/zeJ+z2vS2ETfyoXasYDLOQBCXTtdcKTh+vY0WIEJE1tg4JgXfFGCzfhisMNfu&#10;zp90K2IlUgiHHBWYGNtcylAashjGriVO3Nl5izFBX0nt8Z7CbSOfs2wuLdacGgy2tDNUXovOKjjM&#10;Tgcz7M6vH9vZ1L8fu938UhVKPT322yWISH38F/+59zrNn7zA7zPpArn+A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BhgcM8QAAADcAAAADwAAAAAAAAAAAAAAAACXAgAAZHJzL2Rv&#10;d25yZXYueG1sUEsFBgAAAAAEAAQA9QAAAIgDAAAAAA==&#10;" stroked="f">
                  <v:textbox style="mso-fit-shape-to-text:t" inset="0,0,0,0">
                    <w:txbxContent>
                      <w:p w14:paraId="52A51938" w14:textId="77777777" w:rsidR="006B2786" w:rsidRPr="00FF12B8" w:rsidRDefault="006B2786" w:rsidP="006B2786">
                        <w:pPr>
                          <w:pStyle w:val="NormalWeb"/>
                          <w:jc w:val="both"/>
                          <w:rPr>
                            <w:i/>
                            <w:noProof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FF12B8">
                          <w:rPr>
                            <w:color w:val="000000" w:themeColor="text1"/>
                            <w:sz w:val="22"/>
                            <w:szCs w:val="22"/>
                          </w:rPr>
                          <w:t xml:space="preserve">Figure 10 – Contrast-enhanced axial (a) and coronal (b) CT images </w:t>
                        </w:r>
                        <w:r w:rsidRPr="00FF12B8">
                          <w:rPr>
                            <w:noProof/>
                            <w:color w:val="000000" w:themeColor="text1"/>
                            <w:sz w:val="22"/>
                            <w:szCs w:val="22"/>
                          </w:rPr>
                          <w:t>confirming the exclusion of the PA with microcoils (arrow) and preserved vascular flow to the remaining segmental arteries.</w:t>
                        </w:r>
                      </w:p>
                    </w:txbxContent>
                  </v:textbox>
                </v:shape>
                <v:shape id="Picture_x0020_116" o:spid="_x0000_s1107" type="#_x0000_t75" style="position:absolute;left:34834;width:3462020;height:214503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PF&#10;mOLBAAAA3AAAAA8AAABkcnMvZG93bnJldi54bWxET01Lw0AQvQv+h2UEb3YTD1FityUUCsVD0Vja&#10;65Ads6HZ2ZBZ2/Xfu4LgbR7vc5br5Ed1oVmGwAbKRQGKuAt24N7A4WP78AxKIrLFMTAZ+CaB9er2&#10;Zom1DVd+p0sbe5VDWGo04GKcaq2lc+RRFmEiztxnmD3GDOde2xmvOdyP+rEoKu1x4NzgcKKNo+7c&#10;fnkDe71vy7fTsUhJi2uweZUnqYy5v0vNC6hIKf6L/9w7m+eXFfw+ky/Qqx8A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DPFmOLBAAAA3AAAAA8AAAAAAAAAAAAAAAAAnAIAAGRy&#10;cy9kb3ducmV2LnhtbFBLBQYAAAAABAAEAPcAAACKAwAAAAA=&#10;">
                  <v:imagedata r:id="rId49" o:title="" croptop="14868f" cropbottom="21102f" cropleft="8222f" cropright="9515f"/>
                  <v:path arrowok="t"/>
                </v:shape>
                <v:shape id="Picture_x0020_117" o:spid="_x0000_s1108" type="#_x0000_t75" style="position:absolute;left:3553097;width:2626360;height:214312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JUZ&#10;qKrCAAAA3AAAAA8AAABkcnMvZG93bnJldi54bWxET0uLwjAQvi/4H8II3tZUD7p0jeIDQWQPrnrZ&#10;29DMNmWbSW1iW/fXG0HwNh/fc2aLzpaiodoXjhWMhgkI4szpgnMF59P2/QOED8gaS8ek4EYeFvPe&#10;2wxT7Vr+puYYchFD2KeowIRQpVL6zJBFP3QVceR+XW0xRFjnUtfYxnBbynGSTKTFgmODwYrWhrK/&#10;49UqOGCz3TTtpfjSq2D/f9DvzdQrNeh3y08QgbrwEj/dOx3nj6bweCZeIOd3AA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CVGaiqwgAAANwAAAAPAAAAAAAAAAAAAAAAAJwCAABk&#10;cnMvZG93bnJldi54bWxQSwUGAAAAAAQABAD3AAAAiwMAAAAA&#10;">
                  <v:imagedata r:id="rId50" o:title="" croptop="18787f" cropbottom="15586f" cropleft="10293f" cropright="17068f"/>
                  <v:path arrowok="t"/>
                </v:shape>
                <v:shape id="Right_x0020_Arrow_x0020_11" o:spid="_x0000_s1109" type="#_x0000_t13" style="position:absolute;left:4800825;top:563282;width:252036;height:144039;rotation:-9402265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HJLpIwwAA&#10;ANwAAAAPAAAAZHJzL2Rvd25yZXYueG1sRI/BbsJADETvlfoPKyP1VjapKEKBBdFKFfRY2g+wsiaJ&#10;yHrDrgvp3+MDUm+2ZjzzvNqMoTcXSrmL7KCcFmCI6+g7bhz8fH88L8BkQfbYRyYHf5Rhs358WGHl&#10;45W/6HKQxmgI5wodtCJDZW2uWwqYp3EgVu0YU0DRNTXWJ7xqeOjtS1HMbcCOtaHFgd5bqk+H3+Bg&#10;9xlzuZDdKdX7mdDb/Gxnr2fnnibjdglGaJR/8/167xW/VFp9Riew6xs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HJLpIwwAAANwAAAAPAAAAAAAAAAAAAAAAAJcCAABkcnMvZG93&#10;bnJldi54bWxQSwUGAAAAAAQABAD1AAAAhwMAAAAA&#10;" adj="15428" fillcolor="black [3213]" stroked="f" strokeweight="1pt"/>
                <v:shape id="Text_x0020_Box_x0020_119" o:spid="_x0000_s1110" type="#_x0000_t202" style="position:absolute;top:1837508;width:572770;height:34162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4syCgwAAA&#10;ANwAAAAPAAAAZHJzL2Rvd25yZXYueG1sRE9Li8IwEL4v+B/CCHtbE2VXtBpFFGFPKz7B29CMbbGZ&#10;lCba7r83guBtPr7nTOetLcWdal841tDvKRDEqTMFZxoO+/XXCIQPyAZLx6ThnzzMZ52PKSbGNbyl&#10;+y5kIoawT1BDHkKVSOnTnCz6nquII3dxtcUQYZ1JU2MTw20pB0oNpcWCY0OOFS1zSq+7m9Vw/Luc&#10;T99qk63sT9W4Vkm2Y6n1Z7ddTEAEasNb/HL/mji/P4bnM/ECOXs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4syCgwAAAANwAAAAPAAAAAAAAAAAAAAAAAJcCAABkcnMvZG93bnJl&#10;di54bWxQSwUGAAAAAAQABAD1AAAAhAMAAAAA&#10;" filled="f" stroked="f">
                  <v:textbox>
                    <w:txbxContent>
                      <w:p w14:paraId="0A28A050" w14:textId="77777777" w:rsidR="006B2786" w:rsidRPr="00D4356A" w:rsidRDefault="006B2786" w:rsidP="006B2786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 w:rsidRPr="00D4356A">
                          <w:rPr>
                            <w:color w:val="FFFFFF" w:themeColor="background1"/>
                            <w:lang w:val="pt-PT"/>
                          </w:rPr>
                          <w:t>a)</w:t>
                        </w:r>
                      </w:p>
                    </w:txbxContent>
                  </v:textbox>
                </v:shape>
                <v:shape id="Text_x0020_Box_x0020_120" o:spid="_x0000_s1111" type="#_x0000_t202" style="position:absolute;left:3544388;top:1837508;width:572770;height:34162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n5UOAxAAA&#10;ANwAAAAPAAAAZHJzL2Rvd25yZXYueG1sRI9Ba8JAEIXvQv/DMoXedLdSpY2uUloETxa1FbwN2TEJ&#10;ZmdDdjXx33cOgrcZ3pv3vpkve1+rK7WxCmzhdWRAEefBVVxY+N2vhu+gYkJ2WAcmCzeKsFw8DeaY&#10;udDxlq67VCgJ4ZihhTKlJtM65iV5jKPQEIt2Cq3HJGtbaNdiJ+G+1mNjptpjxdJQYkNfJeXn3cVb&#10;+Nucjoc381N8+0nThd5o9h/a2pfn/nMGKlGfHub79doJ/ljw5RmZQC/+A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p+VDgMQAAADcAAAADwAAAAAAAAAAAAAAAACXAgAAZHJzL2Rv&#10;d25yZXYueG1sUEsFBgAAAAAEAAQA9QAAAIgDAAAAAA==&#10;" filled="f" stroked="f">
                  <v:textbox>
                    <w:txbxContent>
                      <w:p w14:paraId="786F6B13" w14:textId="77777777" w:rsidR="006B2786" w:rsidRPr="00D4356A" w:rsidRDefault="006B2786" w:rsidP="006B2786">
                        <w:pPr>
                          <w:rPr>
                            <w:color w:val="FFFFFF" w:themeColor="background1"/>
                            <w:lang w:val="pt-PT"/>
                          </w:rPr>
                        </w:pPr>
                        <w:r>
                          <w:rPr>
                            <w:color w:val="FFFFFF" w:themeColor="background1"/>
                            <w:lang w:val="pt-PT"/>
                          </w:rPr>
                          <w:t>b</w:t>
                        </w:r>
                        <w:r w:rsidRPr="00D4356A">
                          <w:rPr>
                            <w:color w:val="FFFFFF" w:themeColor="background1"/>
                            <w:lang w:val="pt-PT"/>
                          </w:rPr>
                          <w:t>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</w:p>
    <w:p w14:paraId="1CDF9D1D" w14:textId="77777777" w:rsidR="00CC2CFB" w:rsidRDefault="00CC2CFB" w:rsidP="00511475">
      <w:pPr>
        <w:spacing w:line="480" w:lineRule="auto"/>
        <w:rPr>
          <w:lang w:val="pt-PT"/>
        </w:rPr>
      </w:pPr>
    </w:p>
    <w:p w14:paraId="499B22B9" w14:textId="77777777" w:rsidR="00CC2CFB" w:rsidRDefault="00CC2CFB" w:rsidP="00511475">
      <w:pPr>
        <w:spacing w:line="480" w:lineRule="auto"/>
        <w:rPr>
          <w:lang w:val="pt-PT"/>
        </w:rPr>
      </w:pPr>
    </w:p>
    <w:p w14:paraId="5F8FEE18" w14:textId="77777777" w:rsidR="00CC2CFB" w:rsidRDefault="00CC2CFB" w:rsidP="00511475">
      <w:pPr>
        <w:spacing w:line="480" w:lineRule="auto"/>
        <w:rPr>
          <w:lang w:val="pt-PT"/>
        </w:rPr>
      </w:pPr>
    </w:p>
    <w:p w14:paraId="2FADF539" w14:textId="77777777" w:rsidR="00CC2CFB" w:rsidRDefault="00CC2CFB" w:rsidP="00511475">
      <w:pPr>
        <w:spacing w:line="480" w:lineRule="auto"/>
        <w:rPr>
          <w:lang w:val="pt-PT"/>
        </w:rPr>
      </w:pPr>
    </w:p>
    <w:p w14:paraId="3FA551C4" w14:textId="72C5FDC2" w:rsidR="00CC2CFB" w:rsidRDefault="00CC2CFB" w:rsidP="00511475">
      <w:pPr>
        <w:spacing w:line="480" w:lineRule="auto"/>
        <w:rPr>
          <w:lang w:val="pt-PT"/>
        </w:rPr>
      </w:pPr>
      <w:r>
        <w:rPr>
          <w:rFonts w:ascii="AdvTTR" w:hAnsi="AdvTTR"/>
          <w:noProof/>
          <w:sz w:val="18"/>
          <w:szCs w:val="18"/>
        </w:rPr>
        <mc:AlternateContent>
          <mc:Choice Requires="wpg">
            <w:drawing>
              <wp:anchor distT="0" distB="0" distL="114300" distR="114300" simplePos="0" relativeHeight="251846656" behindDoc="0" locked="0" layoutInCell="1" allowOverlap="1" wp14:anchorId="1E58276D" wp14:editId="7829D7E4">
                <wp:simplePos x="0" y="0"/>
                <wp:positionH relativeFrom="column">
                  <wp:posOffset>930275</wp:posOffset>
                </wp:positionH>
                <wp:positionV relativeFrom="paragraph">
                  <wp:posOffset>121285</wp:posOffset>
                </wp:positionV>
                <wp:extent cx="3230880" cy="3195955"/>
                <wp:effectExtent l="0" t="0" r="0" b="4445"/>
                <wp:wrapThrough wrapText="bothSides">
                  <wp:wrapPolygon edited="0">
                    <wp:start x="0" y="0"/>
                    <wp:lineTo x="0" y="21458"/>
                    <wp:lineTo x="21396" y="21458"/>
                    <wp:lineTo x="21396" y="0"/>
                    <wp:lineTo x="0" y="0"/>
                  </wp:wrapPolygon>
                </wp:wrapThrough>
                <wp:docPr id="74" name="Group 7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30880" cy="3195955"/>
                          <a:chOff x="0" y="672135"/>
                          <a:chExt cx="3235355" cy="3197200"/>
                        </a:xfrm>
                      </wpg:grpSpPr>
                      <pic:pic xmlns:pic="http://schemas.openxmlformats.org/drawingml/2006/picture">
                        <pic:nvPicPr>
                          <pic:cNvPr id="19" name="Imagem 1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7339"/>
                          <a:stretch/>
                        </pic:blipFill>
                        <pic:spPr bwMode="auto">
                          <a:xfrm>
                            <a:off x="32415" y="672135"/>
                            <a:ext cx="3202940" cy="2647591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  <wps:wsp>
                        <wps:cNvPr id="71" name="Right Arrow 11"/>
                        <wps:cNvSpPr/>
                        <wps:spPr>
                          <a:xfrm rot="20446569">
                            <a:off x="704538" y="1633928"/>
                            <a:ext cx="215900" cy="114300"/>
                          </a:xfrm>
                          <a:prstGeom prst="rightArrow">
                            <a:avLst/>
                          </a:prstGeom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2" name="Text Box 72"/>
                        <wps:cNvSpPr txBox="1"/>
                        <wps:spPr>
                          <a:xfrm>
                            <a:off x="0" y="3260327"/>
                            <a:ext cx="3202940" cy="60900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21642CA9" w14:textId="77777777" w:rsidR="00CC2CFB" w:rsidRPr="000D4608" w:rsidRDefault="00CC2CFB" w:rsidP="00CC2CFB">
                              <w:pPr>
                                <w:pStyle w:val="Caption"/>
                                <w:jc w:val="both"/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  <w:szCs w:val="22"/>
                                </w:rPr>
                              </w:pPr>
                              <w:r w:rsidRPr="000D460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szCs w:val="22"/>
                                </w:rPr>
                                <w:t>Figure 11 – T1-weighted contrast enhanced coronal MR image.  Small remnant right kidney with normal contrast perfusion on venous phase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58276D" id="Group_x0020_74" o:spid="_x0000_s1112" style="position:absolute;margin-left:73.25pt;margin-top:9.55pt;width:254.4pt;height:251.65pt;z-index:251846656;mso-width-relative:margin;mso-height-relative:margin" coordorigin=",672135" coordsize="3235355,3197200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">
                <v:shape id="Imagem_x0020_19" o:spid="_x0000_s1113" type="#_x0000_t75" style="position:absolute;left:32415;top:672135;width:3202940;height:2647591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J4c&#10;p7/DAAAA2wAAAA8AAABkcnMvZG93bnJldi54bWxET01rAjEQvQv+hzBCb5q1B2lXo4hQuuLFahG9&#10;DZtxdzWZbJNUt/31TaHQ2zze58wWnTXiRj40jhWMRxkI4tLphisF7/uX4ROIEJE1Gsek4IsCLOb9&#10;3gxz7e78RrddrEQK4ZCjgjrGNpcylDVZDCPXEifu7LzFmKCvpPZ4T+HWyMcsm0iLDaeGGlta1VRe&#10;d59WwfHoN5uTweWrscXBrD+2xeV7q9TDoFtOQUTq4r/4z13oNP8Zfn9JB8j5D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nhynv8MAAADbAAAADwAAAAAAAAAAAAAAAACcAgAA&#10;ZHJzL2Rvd25yZXYueG1sUEsFBgAAAAAEAAQA9wAAAIwDAAAAAA==&#10;">
                  <v:imagedata r:id="rId52" o:title="" cropbottom="11363f"/>
                  <v:path arrowok="t"/>
                </v:shape>
                <v:shape id="Right_x0020_Arrow_x0020_11" o:spid="_x0000_s1114" type="#_x0000_t13" style="position:absolute;left:704538;top:1633928;width:215900;height:114300;rotation:-1259854fd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+/mDhwwAA&#10;ANsAAAAPAAAAZHJzL2Rvd25yZXYueG1sRI/RisIwFETfBf8hXME3TVVY3WoUFQrCLoi6H3Btrm2x&#10;uSlJrN2/3ywIPg4zc4ZZbTpTi5acrywrmIwTEMS51RUXCn4u2WgBwgdkjbVlUvBLHjbrfm+FqbZP&#10;PlF7DoWIEPYpKihDaFIpfV6SQT+2DXH0btYZDFG6QmqHzwg3tZwmyYc0WHFcKLGhfUn5/fwwCrJ6&#10;5r7uyf52uMw+2yt+H7PdtVVqOOi2SxCBuvAOv9oHrWA+gf8v8QfI9R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+/mDhwwAAANsAAAAPAAAAAAAAAAAAAAAAAJcCAABkcnMvZG93&#10;bnJldi54bWxQSwUGAAAAAAQABAD1AAAAhwMAAAAA&#10;" adj="15882" fillcolor="white [3201]" strokecolor="white [3212]" strokeweight="1pt"/>
                <v:shape id="Text_x0020_Box_x0020_72" o:spid="_x0000_s1115" type="#_x0000_t202" style="position:absolute;top:3260327;width:3202940;height:609008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UMEWKxgAA&#10;ANsAAAAPAAAAZHJzL2Rvd25yZXYueG1sRI9BawIxFITvQv9DeAUvotlasbIaRaRC24t068XbY/Pc&#10;rG5eliSr23/fFAo9DjPzDbPa9LYRN/KhdqzgaZKBIC6drrlScPzajxcgQkTW2DgmBd8UYLN+GKww&#10;1+7On3QrYiUShEOOCkyMbS5lKA1ZDBPXEifv7LzFmKSvpPZ4T3DbyGmWzaXFmtOCwZZ2hspr0VkF&#10;h9npYEbd+fVjO3v278duN79UhVLDx367BBGpj//hv/abVvAyhd8v6QfI9Q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BUMEWKxgAAANsAAAAPAAAAAAAAAAAAAAAAAJcCAABkcnMv&#10;ZG93bnJldi54bWxQSwUGAAAAAAQABAD1AAAAigMAAAAA&#10;" stroked="f">
                  <v:textbox style="mso-fit-shape-to-text:t" inset="0,0,0,0">
                    <w:txbxContent>
                      <w:p w14:paraId="21642CA9" w14:textId="77777777" w:rsidR="00CC2CFB" w:rsidRPr="000D4608" w:rsidRDefault="00CC2CFB" w:rsidP="00CC2CFB">
                        <w:pPr>
                          <w:pStyle w:val="Caption"/>
                          <w:jc w:val="both"/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  <w:szCs w:val="22"/>
                          </w:rPr>
                        </w:pPr>
                        <w:r w:rsidRPr="000D460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szCs w:val="22"/>
                          </w:rPr>
                          <w:t>Figure 11 – T1-weighted contrast enhanced coronal MR image.  Small remnant right kidney with normal contrast perfusion on venous phase.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</w:p>
    <w:p w14:paraId="443E9FAC" w14:textId="4AD1EEE1" w:rsidR="00CC2CFB" w:rsidRDefault="00CC2CFB" w:rsidP="00511475">
      <w:pPr>
        <w:spacing w:line="480" w:lineRule="auto"/>
        <w:rPr>
          <w:lang w:val="pt-PT"/>
        </w:rPr>
      </w:pPr>
    </w:p>
    <w:p w14:paraId="318070A9" w14:textId="44DD7BD7" w:rsidR="00CC2CFB" w:rsidRDefault="00CC2CFB" w:rsidP="00511475">
      <w:pPr>
        <w:spacing w:line="480" w:lineRule="auto"/>
        <w:rPr>
          <w:lang w:val="pt-PT"/>
        </w:rPr>
      </w:pPr>
    </w:p>
    <w:p w14:paraId="276EE1CE" w14:textId="3E45D0E3" w:rsidR="00CC2CFB" w:rsidRDefault="00CC2CFB" w:rsidP="00511475">
      <w:pPr>
        <w:spacing w:line="480" w:lineRule="auto"/>
        <w:rPr>
          <w:lang w:val="pt-PT"/>
        </w:rPr>
      </w:pPr>
    </w:p>
    <w:p w14:paraId="63D97094" w14:textId="14E66075" w:rsidR="00CC2CFB" w:rsidRDefault="00CC2CFB" w:rsidP="00511475">
      <w:pPr>
        <w:spacing w:line="480" w:lineRule="auto"/>
        <w:rPr>
          <w:lang w:val="pt-PT"/>
        </w:rPr>
      </w:pPr>
    </w:p>
    <w:p w14:paraId="27C0C851" w14:textId="613B8725" w:rsidR="00CC2CFB" w:rsidRDefault="00CC2CFB" w:rsidP="00511475">
      <w:pPr>
        <w:spacing w:line="480" w:lineRule="auto"/>
        <w:rPr>
          <w:lang w:val="pt-PT"/>
        </w:rPr>
      </w:pPr>
    </w:p>
    <w:p w14:paraId="29D18A24" w14:textId="6A423B8B" w:rsidR="00CC2CFB" w:rsidRDefault="00CC2CFB" w:rsidP="00511475">
      <w:pPr>
        <w:spacing w:line="480" w:lineRule="auto"/>
        <w:rPr>
          <w:lang w:val="pt-PT"/>
        </w:rPr>
      </w:pPr>
    </w:p>
    <w:p w14:paraId="66AD6230" w14:textId="0B2080F2" w:rsidR="00CC2CFB" w:rsidRDefault="00CC2CFB" w:rsidP="00511475">
      <w:pPr>
        <w:spacing w:line="480" w:lineRule="auto"/>
        <w:rPr>
          <w:lang w:val="pt-PT"/>
        </w:rPr>
      </w:pPr>
    </w:p>
    <w:p w14:paraId="249CC6D9" w14:textId="06F5AC63" w:rsidR="00CC2CFB" w:rsidRDefault="00CC2CFB" w:rsidP="00511475">
      <w:pPr>
        <w:spacing w:line="480" w:lineRule="auto"/>
        <w:rPr>
          <w:lang w:val="pt-PT"/>
        </w:rPr>
      </w:pPr>
    </w:p>
    <w:p w14:paraId="2E33BB42" w14:textId="0E2E7164" w:rsidR="006B2786" w:rsidRPr="00B415D3" w:rsidRDefault="006B2786" w:rsidP="00511475">
      <w:pPr>
        <w:spacing w:line="480" w:lineRule="auto"/>
        <w:rPr>
          <w:lang w:val="pt-PT"/>
        </w:rPr>
      </w:pPr>
    </w:p>
    <w:sectPr w:rsidR="006B2786" w:rsidRPr="00B415D3" w:rsidSect="00551C4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13AAD0" w14:textId="77777777" w:rsidR="0032525F" w:rsidRDefault="0032525F" w:rsidP="0066004C">
      <w:r>
        <w:separator/>
      </w:r>
    </w:p>
  </w:endnote>
  <w:endnote w:type="continuationSeparator" w:id="0">
    <w:p w14:paraId="4097FEFE" w14:textId="77777777" w:rsidR="0032525F" w:rsidRDefault="0032525F" w:rsidP="006600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Galliard">
    <w:altName w:val="Times New Roman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dvTT6120e2aa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dvTT5235d5a9">
    <w:altName w:val="Times New Roman"/>
    <w:panose1 w:val="00000000000000000000"/>
    <w:charset w:val="00"/>
    <w:family w:val="roman"/>
    <w:notTrueType/>
    <w:pitch w:val="default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GulliverRM">
    <w:altName w:val="Times New Roman"/>
    <w:panose1 w:val="00000000000000000000"/>
    <w:charset w:val="00"/>
    <w:family w:val="roman"/>
    <w:notTrueType/>
    <w:pitch w:val="default"/>
  </w:font>
  <w:font w:name="AdvTTR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dvTT31ea7dbe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F35DA3D" w14:textId="77777777" w:rsidR="0032525F" w:rsidRDefault="0032525F" w:rsidP="0066004C">
      <w:r>
        <w:separator/>
      </w:r>
    </w:p>
  </w:footnote>
  <w:footnote w:type="continuationSeparator" w:id="0">
    <w:p w14:paraId="5FCFD7F9" w14:textId="77777777" w:rsidR="0032525F" w:rsidRDefault="0032525F" w:rsidP="0066004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◦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11970B51"/>
    <w:multiLevelType w:val="multilevel"/>
    <w:tmpl w:val="B756E7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1DCE1E53"/>
    <w:multiLevelType w:val="hybridMultilevel"/>
    <w:tmpl w:val="9C969BA2"/>
    <w:lvl w:ilvl="0" w:tplc="C52245C2">
      <w:start w:val="7"/>
      <w:numFmt w:val="decimal"/>
      <w:lvlText w:val="%1-"/>
      <w:lvlJc w:val="left"/>
      <w:pPr>
        <w:ind w:left="720" w:hanging="360"/>
      </w:pPr>
      <w:rPr>
        <w:rFonts w:ascii="Galliard" w:hAnsi="Galliard" w:hint="default"/>
        <w:sz w:val="1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EED1821"/>
    <w:multiLevelType w:val="hybridMultilevel"/>
    <w:tmpl w:val="36F81868"/>
    <w:lvl w:ilvl="0" w:tplc="867A99A0">
      <w:start w:val="8"/>
      <w:numFmt w:val="decimal"/>
      <w:lvlText w:val="%1-"/>
      <w:lvlJc w:val="left"/>
      <w:pPr>
        <w:ind w:left="927" w:hanging="360"/>
      </w:pPr>
      <w:rPr>
        <w:rFonts w:ascii="AdvTT6120e2aa" w:hAnsi="AdvTT6120e2aa" w:hint="default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A246CAC"/>
    <w:multiLevelType w:val="hybridMultilevel"/>
    <w:tmpl w:val="8ADEE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C4B75BD"/>
    <w:multiLevelType w:val="hybridMultilevel"/>
    <w:tmpl w:val="645A4266"/>
    <w:lvl w:ilvl="0" w:tplc="0F8CB72A">
      <w:start w:val="6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EB22E64"/>
    <w:multiLevelType w:val="hybridMultilevel"/>
    <w:tmpl w:val="B2E4475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E2743B6"/>
    <w:multiLevelType w:val="hybridMultilevel"/>
    <w:tmpl w:val="B2E4475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829127B"/>
    <w:multiLevelType w:val="multilevel"/>
    <w:tmpl w:val="75D87A14"/>
    <w:lvl w:ilvl="0">
      <w:start w:val="10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6"/>
  </w:num>
  <w:num w:numId="2">
    <w:abstractNumId w:val="7"/>
  </w:num>
  <w:num w:numId="3">
    <w:abstractNumId w:val="8"/>
  </w:num>
  <w:num w:numId="4">
    <w:abstractNumId w:val="1"/>
  </w:num>
  <w:num w:numId="5">
    <w:abstractNumId w:val="2"/>
  </w:num>
  <w:num w:numId="6">
    <w:abstractNumId w:val="4"/>
  </w:num>
  <w:num w:numId="7">
    <w:abstractNumId w:val="3"/>
  </w:num>
  <w:num w:numId="8">
    <w:abstractNumId w:val="5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5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6781"/>
    <w:rsid w:val="000012BC"/>
    <w:rsid w:val="00003FC4"/>
    <w:rsid w:val="000049FD"/>
    <w:rsid w:val="00007687"/>
    <w:rsid w:val="00010655"/>
    <w:rsid w:val="00011F07"/>
    <w:rsid w:val="000202B2"/>
    <w:rsid w:val="00021283"/>
    <w:rsid w:val="000230CC"/>
    <w:rsid w:val="000241ED"/>
    <w:rsid w:val="000321F0"/>
    <w:rsid w:val="00036254"/>
    <w:rsid w:val="00036D5D"/>
    <w:rsid w:val="00041BF8"/>
    <w:rsid w:val="00042E78"/>
    <w:rsid w:val="000479EE"/>
    <w:rsid w:val="000570A8"/>
    <w:rsid w:val="00057617"/>
    <w:rsid w:val="00062D76"/>
    <w:rsid w:val="00065CE2"/>
    <w:rsid w:val="0007734D"/>
    <w:rsid w:val="00081596"/>
    <w:rsid w:val="00085D43"/>
    <w:rsid w:val="00086736"/>
    <w:rsid w:val="00086DAF"/>
    <w:rsid w:val="00092687"/>
    <w:rsid w:val="000937E4"/>
    <w:rsid w:val="0009461C"/>
    <w:rsid w:val="000A2B7A"/>
    <w:rsid w:val="000B1135"/>
    <w:rsid w:val="000B3AD7"/>
    <w:rsid w:val="000B67C7"/>
    <w:rsid w:val="000D2649"/>
    <w:rsid w:val="000D4608"/>
    <w:rsid w:val="000E15B5"/>
    <w:rsid w:val="000E3B37"/>
    <w:rsid w:val="000E70A8"/>
    <w:rsid w:val="000E70D3"/>
    <w:rsid w:val="000F5306"/>
    <w:rsid w:val="00106C68"/>
    <w:rsid w:val="001070EF"/>
    <w:rsid w:val="001212F5"/>
    <w:rsid w:val="00131E86"/>
    <w:rsid w:val="00135DB9"/>
    <w:rsid w:val="00141D16"/>
    <w:rsid w:val="00147393"/>
    <w:rsid w:val="001473DD"/>
    <w:rsid w:val="00161E2C"/>
    <w:rsid w:val="001660E6"/>
    <w:rsid w:val="001665B1"/>
    <w:rsid w:val="00170AB2"/>
    <w:rsid w:val="00171E57"/>
    <w:rsid w:val="00172FBF"/>
    <w:rsid w:val="00186486"/>
    <w:rsid w:val="00186E26"/>
    <w:rsid w:val="00187C5A"/>
    <w:rsid w:val="00190487"/>
    <w:rsid w:val="001933E4"/>
    <w:rsid w:val="001953B8"/>
    <w:rsid w:val="00196E38"/>
    <w:rsid w:val="001A1C63"/>
    <w:rsid w:val="001B2738"/>
    <w:rsid w:val="001B3CCA"/>
    <w:rsid w:val="001B4BDC"/>
    <w:rsid w:val="001B7A4C"/>
    <w:rsid w:val="001C2BB8"/>
    <w:rsid w:val="001C39FD"/>
    <w:rsid w:val="001D237C"/>
    <w:rsid w:val="001D2CF9"/>
    <w:rsid w:val="001D7A04"/>
    <w:rsid w:val="001E1068"/>
    <w:rsid w:val="001E3793"/>
    <w:rsid w:val="001E3869"/>
    <w:rsid w:val="001F3765"/>
    <w:rsid w:val="001F7044"/>
    <w:rsid w:val="00202DC9"/>
    <w:rsid w:val="002058C7"/>
    <w:rsid w:val="00210E83"/>
    <w:rsid w:val="00214E72"/>
    <w:rsid w:val="002271CD"/>
    <w:rsid w:val="0023349E"/>
    <w:rsid w:val="0023397C"/>
    <w:rsid w:val="002374B8"/>
    <w:rsid w:val="00242138"/>
    <w:rsid w:val="002435CC"/>
    <w:rsid w:val="0024480D"/>
    <w:rsid w:val="0024531E"/>
    <w:rsid w:val="00247418"/>
    <w:rsid w:val="0025144C"/>
    <w:rsid w:val="00252D60"/>
    <w:rsid w:val="00253B67"/>
    <w:rsid w:val="00253E04"/>
    <w:rsid w:val="002546D4"/>
    <w:rsid w:val="00262725"/>
    <w:rsid w:val="00264653"/>
    <w:rsid w:val="00270343"/>
    <w:rsid w:val="00271C89"/>
    <w:rsid w:val="00272704"/>
    <w:rsid w:val="002803EE"/>
    <w:rsid w:val="00287165"/>
    <w:rsid w:val="002933F7"/>
    <w:rsid w:val="00294038"/>
    <w:rsid w:val="00295308"/>
    <w:rsid w:val="002A6940"/>
    <w:rsid w:val="002B0051"/>
    <w:rsid w:val="002B332E"/>
    <w:rsid w:val="002C0EC3"/>
    <w:rsid w:val="002C1F23"/>
    <w:rsid w:val="002C56A3"/>
    <w:rsid w:val="002C5D07"/>
    <w:rsid w:val="002C7ACA"/>
    <w:rsid w:val="002D07C3"/>
    <w:rsid w:val="002D17CB"/>
    <w:rsid w:val="002D779B"/>
    <w:rsid w:val="002E0A58"/>
    <w:rsid w:val="002E4D65"/>
    <w:rsid w:val="002F0532"/>
    <w:rsid w:val="002F1D03"/>
    <w:rsid w:val="002F7242"/>
    <w:rsid w:val="002F7C02"/>
    <w:rsid w:val="00305573"/>
    <w:rsid w:val="00314A2C"/>
    <w:rsid w:val="00324037"/>
    <w:rsid w:val="00325071"/>
    <w:rsid w:val="00325186"/>
    <w:rsid w:val="0032525F"/>
    <w:rsid w:val="00327918"/>
    <w:rsid w:val="00336077"/>
    <w:rsid w:val="00336E1C"/>
    <w:rsid w:val="00337853"/>
    <w:rsid w:val="003442B9"/>
    <w:rsid w:val="00353518"/>
    <w:rsid w:val="003544C3"/>
    <w:rsid w:val="00354E86"/>
    <w:rsid w:val="00363F4B"/>
    <w:rsid w:val="0036409F"/>
    <w:rsid w:val="0036480F"/>
    <w:rsid w:val="003710E4"/>
    <w:rsid w:val="00371E4E"/>
    <w:rsid w:val="003831D9"/>
    <w:rsid w:val="00386B59"/>
    <w:rsid w:val="00387001"/>
    <w:rsid w:val="00390AF2"/>
    <w:rsid w:val="00393D18"/>
    <w:rsid w:val="003A3984"/>
    <w:rsid w:val="003A71EF"/>
    <w:rsid w:val="003B0A52"/>
    <w:rsid w:val="003C22FC"/>
    <w:rsid w:val="003E4809"/>
    <w:rsid w:val="00400CA0"/>
    <w:rsid w:val="00405F5E"/>
    <w:rsid w:val="004122C9"/>
    <w:rsid w:val="00415437"/>
    <w:rsid w:val="0041779C"/>
    <w:rsid w:val="0042409A"/>
    <w:rsid w:val="0042598F"/>
    <w:rsid w:val="00425D0F"/>
    <w:rsid w:val="0042697C"/>
    <w:rsid w:val="00426BA5"/>
    <w:rsid w:val="00432700"/>
    <w:rsid w:val="00440EB7"/>
    <w:rsid w:val="0044732A"/>
    <w:rsid w:val="00450D46"/>
    <w:rsid w:val="0045397C"/>
    <w:rsid w:val="00456288"/>
    <w:rsid w:val="00460664"/>
    <w:rsid w:val="004628ED"/>
    <w:rsid w:val="00467B47"/>
    <w:rsid w:val="004761B4"/>
    <w:rsid w:val="00476652"/>
    <w:rsid w:val="00480FF2"/>
    <w:rsid w:val="0048121F"/>
    <w:rsid w:val="00482BE2"/>
    <w:rsid w:val="0048542A"/>
    <w:rsid w:val="00491BE5"/>
    <w:rsid w:val="004950F4"/>
    <w:rsid w:val="004A070B"/>
    <w:rsid w:val="004A7254"/>
    <w:rsid w:val="004B07D3"/>
    <w:rsid w:val="004B6B17"/>
    <w:rsid w:val="004C07AE"/>
    <w:rsid w:val="004C098F"/>
    <w:rsid w:val="004C0FA8"/>
    <w:rsid w:val="004C50B6"/>
    <w:rsid w:val="004C5B00"/>
    <w:rsid w:val="004D1E7C"/>
    <w:rsid w:val="004D5985"/>
    <w:rsid w:val="004E6CB8"/>
    <w:rsid w:val="004E7BF0"/>
    <w:rsid w:val="004F6F7A"/>
    <w:rsid w:val="004F7C8C"/>
    <w:rsid w:val="00500873"/>
    <w:rsid w:val="00505970"/>
    <w:rsid w:val="00511475"/>
    <w:rsid w:val="00511A21"/>
    <w:rsid w:val="00517814"/>
    <w:rsid w:val="0052301B"/>
    <w:rsid w:val="005250AB"/>
    <w:rsid w:val="005253D3"/>
    <w:rsid w:val="00533400"/>
    <w:rsid w:val="00536556"/>
    <w:rsid w:val="005416AB"/>
    <w:rsid w:val="00542636"/>
    <w:rsid w:val="005433FD"/>
    <w:rsid w:val="00545BC6"/>
    <w:rsid w:val="0054613D"/>
    <w:rsid w:val="0055026D"/>
    <w:rsid w:val="00551C46"/>
    <w:rsid w:val="00553418"/>
    <w:rsid w:val="0055796C"/>
    <w:rsid w:val="00572B1D"/>
    <w:rsid w:val="00573CDD"/>
    <w:rsid w:val="005748FE"/>
    <w:rsid w:val="0057669A"/>
    <w:rsid w:val="00587269"/>
    <w:rsid w:val="0059205E"/>
    <w:rsid w:val="00593B6F"/>
    <w:rsid w:val="005A4E83"/>
    <w:rsid w:val="005B4C67"/>
    <w:rsid w:val="005B7DB1"/>
    <w:rsid w:val="005C0637"/>
    <w:rsid w:val="005C38C1"/>
    <w:rsid w:val="005C7EDA"/>
    <w:rsid w:val="005D0309"/>
    <w:rsid w:val="005D0CFF"/>
    <w:rsid w:val="005D0F2D"/>
    <w:rsid w:val="005D3490"/>
    <w:rsid w:val="005D6ED7"/>
    <w:rsid w:val="005D741E"/>
    <w:rsid w:val="005E1954"/>
    <w:rsid w:val="005E21BE"/>
    <w:rsid w:val="005E2CB8"/>
    <w:rsid w:val="005E361B"/>
    <w:rsid w:val="005E5B58"/>
    <w:rsid w:val="005F19B4"/>
    <w:rsid w:val="005F33CD"/>
    <w:rsid w:val="005F4246"/>
    <w:rsid w:val="00601FC0"/>
    <w:rsid w:val="006025D0"/>
    <w:rsid w:val="006062DE"/>
    <w:rsid w:val="00614042"/>
    <w:rsid w:val="00615904"/>
    <w:rsid w:val="00616207"/>
    <w:rsid w:val="00637057"/>
    <w:rsid w:val="00640714"/>
    <w:rsid w:val="0064084A"/>
    <w:rsid w:val="006428EA"/>
    <w:rsid w:val="00646621"/>
    <w:rsid w:val="0064749E"/>
    <w:rsid w:val="00653ACC"/>
    <w:rsid w:val="00654835"/>
    <w:rsid w:val="0065654D"/>
    <w:rsid w:val="0066004C"/>
    <w:rsid w:val="00662B9D"/>
    <w:rsid w:val="0066431E"/>
    <w:rsid w:val="00667EAF"/>
    <w:rsid w:val="00670970"/>
    <w:rsid w:val="00673879"/>
    <w:rsid w:val="00674ED1"/>
    <w:rsid w:val="00675530"/>
    <w:rsid w:val="006772EF"/>
    <w:rsid w:val="006946EF"/>
    <w:rsid w:val="006A0CE9"/>
    <w:rsid w:val="006A371E"/>
    <w:rsid w:val="006A5F60"/>
    <w:rsid w:val="006B0DD8"/>
    <w:rsid w:val="006B100D"/>
    <w:rsid w:val="006B1AEC"/>
    <w:rsid w:val="006B2786"/>
    <w:rsid w:val="006C1672"/>
    <w:rsid w:val="006C313A"/>
    <w:rsid w:val="006C6C39"/>
    <w:rsid w:val="006C7724"/>
    <w:rsid w:val="006D48B2"/>
    <w:rsid w:val="006E0623"/>
    <w:rsid w:val="006E0900"/>
    <w:rsid w:val="006E6766"/>
    <w:rsid w:val="00700378"/>
    <w:rsid w:val="00711102"/>
    <w:rsid w:val="0071623E"/>
    <w:rsid w:val="007171D3"/>
    <w:rsid w:val="00722FA6"/>
    <w:rsid w:val="0072482A"/>
    <w:rsid w:val="00751367"/>
    <w:rsid w:val="0075351B"/>
    <w:rsid w:val="00755A2B"/>
    <w:rsid w:val="00757558"/>
    <w:rsid w:val="00766FB7"/>
    <w:rsid w:val="00767E36"/>
    <w:rsid w:val="00770623"/>
    <w:rsid w:val="007718BC"/>
    <w:rsid w:val="00772206"/>
    <w:rsid w:val="0077229F"/>
    <w:rsid w:val="00780133"/>
    <w:rsid w:val="007913A1"/>
    <w:rsid w:val="007953EB"/>
    <w:rsid w:val="00797862"/>
    <w:rsid w:val="007A4665"/>
    <w:rsid w:val="007B00CB"/>
    <w:rsid w:val="007B432C"/>
    <w:rsid w:val="007B4FC2"/>
    <w:rsid w:val="007B61E1"/>
    <w:rsid w:val="007C1E2F"/>
    <w:rsid w:val="007C7B7C"/>
    <w:rsid w:val="007D04A2"/>
    <w:rsid w:val="007D0F70"/>
    <w:rsid w:val="007D1D4F"/>
    <w:rsid w:val="007D2DF1"/>
    <w:rsid w:val="007D31B5"/>
    <w:rsid w:val="007D7A94"/>
    <w:rsid w:val="007F0673"/>
    <w:rsid w:val="007F0829"/>
    <w:rsid w:val="007F087D"/>
    <w:rsid w:val="007F0F45"/>
    <w:rsid w:val="007F1B0F"/>
    <w:rsid w:val="007F3F63"/>
    <w:rsid w:val="008033E2"/>
    <w:rsid w:val="00813D75"/>
    <w:rsid w:val="0081431A"/>
    <w:rsid w:val="008274AA"/>
    <w:rsid w:val="00831304"/>
    <w:rsid w:val="00834584"/>
    <w:rsid w:val="00835869"/>
    <w:rsid w:val="008376D7"/>
    <w:rsid w:val="00841756"/>
    <w:rsid w:val="00841E0E"/>
    <w:rsid w:val="00842D90"/>
    <w:rsid w:val="00844B2E"/>
    <w:rsid w:val="0084622A"/>
    <w:rsid w:val="008462DD"/>
    <w:rsid w:val="00846B88"/>
    <w:rsid w:val="00847483"/>
    <w:rsid w:val="008510BD"/>
    <w:rsid w:val="008527E8"/>
    <w:rsid w:val="00855256"/>
    <w:rsid w:val="00856AC4"/>
    <w:rsid w:val="00871A65"/>
    <w:rsid w:val="00877981"/>
    <w:rsid w:val="008816EF"/>
    <w:rsid w:val="00885CF8"/>
    <w:rsid w:val="00885D3E"/>
    <w:rsid w:val="00891C21"/>
    <w:rsid w:val="008926ED"/>
    <w:rsid w:val="008956A5"/>
    <w:rsid w:val="008A2401"/>
    <w:rsid w:val="008A664A"/>
    <w:rsid w:val="008A6E41"/>
    <w:rsid w:val="008B0A3E"/>
    <w:rsid w:val="008B4905"/>
    <w:rsid w:val="008B691D"/>
    <w:rsid w:val="008D081D"/>
    <w:rsid w:val="008D3D9B"/>
    <w:rsid w:val="008D6F0E"/>
    <w:rsid w:val="008E1C23"/>
    <w:rsid w:val="008E260E"/>
    <w:rsid w:val="008E497D"/>
    <w:rsid w:val="008E6826"/>
    <w:rsid w:val="008F0204"/>
    <w:rsid w:val="008F1DCF"/>
    <w:rsid w:val="0090213D"/>
    <w:rsid w:val="0091135F"/>
    <w:rsid w:val="00912FB3"/>
    <w:rsid w:val="0091458E"/>
    <w:rsid w:val="00914D05"/>
    <w:rsid w:val="00920957"/>
    <w:rsid w:val="00921367"/>
    <w:rsid w:val="009279B8"/>
    <w:rsid w:val="00932D4E"/>
    <w:rsid w:val="00933F30"/>
    <w:rsid w:val="0093440E"/>
    <w:rsid w:val="0094030C"/>
    <w:rsid w:val="00957427"/>
    <w:rsid w:val="00971824"/>
    <w:rsid w:val="00976A60"/>
    <w:rsid w:val="00982920"/>
    <w:rsid w:val="00993223"/>
    <w:rsid w:val="00993DF2"/>
    <w:rsid w:val="00994027"/>
    <w:rsid w:val="00996F46"/>
    <w:rsid w:val="009970F3"/>
    <w:rsid w:val="009974B2"/>
    <w:rsid w:val="009A0600"/>
    <w:rsid w:val="009A2336"/>
    <w:rsid w:val="009A7E1C"/>
    <w:rsid w:val="009B149B"/>
    <w:rsid w:val="009B272D"/>
    <w:rsid w:val="009C2774"/>
    <w:rsid w:val="009C393F"/>
    <w:rsid w:val="009C5771"/>
    <w:rsid w:val="009D32CF"/>
    <w:rsid w:val="009D4A9C"/>
    <w:rsid w:val="009D63BF"/>
    <w:rsid w:val="009F5492"/>
    <w:rsid w:val="009F7E85"/>
    <w:rsid w:val="00A07640"/>
    <w:rsid w:val="00A145BF"/>
    <w:rsid w:val="00A15578"/>
    <w:rsid w:val="00A2067C"/>
    <w:rsid w:val="00A27E25"/>
    <w:rsid w:val="00A31124"/>
    <w:rsid w:val="00A452C3"/>
    <w:rsid w:val="00A46809"/>
    <w:rsid w:val="00A52278"/>
    <w:rsid w:val="00A602CE"/>
    <w:rsid w:val="00A61FFE"/>
    <w:rsid w:val="00A638CC"/>
    <w:rsid w:val="00A70FE2"/>
    <w:rsid w:val="00A751BE"/>
    <w:rsid w:val="00A81D67"/>
    <w:rsid w:val="00A82A93"/>
    <w:rsid w:val="00A94248"/>
    <w:rsid w:val="00A94F91"/>
    <w:rsid w:val="00A96AA7"/>
    <w:rsid w:val="00A97F78"/>
    <w:rsid w:val="00AA1D1D"/>
    <w:rsid w:val="00AB5A17"/>
    <w:rsid w:val="00AB66B6"/>
    <w:rsid w:val="00AC0D80"/>
    <w:rsid w:val="00AC3ADE"/>
    <w:rsid w:val="00AC4A6F"/>
    <w:rsid w:val="00AD0B8F"/>
    <w:rsid w:val="00AD605F"/>
    <w:rsid w:val="00AE5539"/>
    <w:rsid w:val="00AE6739"/>
    <w:rsid w:val="00AE76E4"/>
    <w:rsid w:val="00AF1B78"/>
    <w:rsid w:val="00AF2800"/>
    <w:rsid w:val="00AF57C5"/>
    <w:rsid w:val="00B02182"/>
    <w:rsid w:val="00B03228"/>
    <w:rsid w:val="00B05AEA"/>
    <w:rsid w:val="00B0780C"/>
    <w:rsid w:val="00B15C99"/>
    <w:rsid w:val="00B23A0B"/>
    <w:rsid w:val="00B24955"/>
    <w:rsid w:val="00B24BAC"/>
    <w:rsid w:val="00B251CE"/>
    <w:rsid w:val="00B26948"/>
    <w:rsid w:val="00B31991"/>
    <w:rsid w:val="00B36F25"/>
    <w:rsid w:val="00B415D3"/>
    <w:rsid w:val="00B47F79"/>
    <w:rsid w:val="00B533E4"/>
    <w:rsid w:val="00B607FB"/>
    <w:rsid w:val="00B67714"/>
    <w:rsid w:val="00B70BB2"/>
    <w:rsid w:val="00B72613"/>
    <w:rsid w:val="00B73FBD"/>
    <w:rsid w:val="00B81049"/>
    <w:rsid w:val="00B842C5"/>
    <w:rsid w:val="00B90740"/>
    <w:rsid w:val="00B9384E"/>
    <w:rsid w:val="00B9748E"/>
    <w:rsid w:val="00BA1456"/>
    <w:rsid w:val="00BA531A"/>
    <w:rsid w:val="00BA5E4D"/>
    <w:rsid w:val="00BB0DF3"/>
    <w:rsid w:val="00BB4354"/>
    <w:rsid w:val="00BB573B"/>
    <w:rsid w:val="00BB6781"/>
    <w:rsid w:val="00BB7497"/>
    <w:rsid w:val="00BC2B83"/>
    <w:rsid w:val="00BC4E14"/>
    <w:rsid w:val="00BC532C"/>
    <w:rsid w:val="00BC535C"/>
    <w:rsid w:val="00BC743F"/>
    <w:rsid w:val="00BD0913"/>
    <w:rsid w:val="00BD1B12"/>
    <w:rsid w:val="00BD3244"/>
    <w:rsid w:val="00BD3909"/>
    <w:rsid w:val="00BE0CF9"/>
    <w:rsid w:val="00BE394F"/>
    <w:rsid w:val="00BF1335"/>
    <w:rsid w:val="00BF19D2"/>
    <w:rsid w:val="00BF41F5"/>
    <w:rsid w:val="00C1296E"/>
    <w:rsid w:val="00C151A4"/>
    <w:rsid w:val="00C15A97"/>
    <w:rsid w:val="00C16699"/>
    <w:rsid w:val="00C22216"/>
    <w:rsid w:val="00C30274"/>
    <w:rsid w:val="00C31BD9"/>
    <w:rsid w:val="00C34A2B"/>
    <w:rsid w:val="00C3692A"/>
    <w:rsid w:val="00C3717F"/>
    <w:rsid w:val="00C37F43"/>
    <w:rsid w:val="00C44756"/>
    <w:rsid w:val="00C472AF"/>
    <w:rsid w:val="00C5126C"/>
    <w:rsid w:val="00C578A6"/>
    <w:rsid w:val="00C64661"/>
    <w:rsid w:val="00C65FC9"/>
    <w:rsid w:val="00C672E5"/>
    <w:rsid w:val="00C815D7"/>
    <w:rsid w:val="00C8227E"/>
    <w:rsid w:val="00C93FA4"/>
    <w:rsid w:val="00CA3B21"/>
    <w:rsid w:val="00CB1097"/>
    <w:rsid w:val="00CB6D2D"/>
    <w:rsid w:val="00CB7994"/>
    <w:rsid w:val="00CC19BC"/>
    <w:rsid w:val="00CC2CFB"/>
    <w:rsid w:val="00CC75FC"/>
    <w:rsid w:val="00CE0A08"/>
    <w:rsid w:val="00CE3374"/>
    <w:rsid w:val="00CE7170"/>
    <w:rsid w:val="00D07CDC"/>
    <w:rsid w:val="00D11246"/>
    <w:rsid w:val="00D15615"/>
    <w:rsid w:val="00D176FA"/>
    <w:rsid w:val="00D22CE8"/>
    <w:rsid w:val="00D23AFE"/>
    <w:rsid w:val="00D2598E"/>
    <w:rsid w:val="00D2727D"/>
    <w:rsid w:val="00D359AB"/>
    <w:rsid w:val="00D37615"/>
    <w:rsid w:val="00D4356A"/>
    <w:rsid w:val="00D47B3B"/>
    <w:rsid w:val="00D5017B"/>
    <w:rsid w:val="00D50AAB"/>
    <w:rsid w:val="00D604B4"/>
    <w:rsid w:val="00D65521"/>
    <w:rsid w:val="00D65800"/>
    <w:rsid w:val="00D66AEA"/>
    <w:rsid w:val="00D81DF2"/>
    <w:rsid w:val="00D828D8"/>
    <w:rsid w:val="00D83F84"/>
    <w:rsid w:val="00D906ED"/>
    <w:rsid w:val="00D91145"/>
    <w:rsid w:val="00D9633F"/>
    <w:rsid w:val="00DA7924"/>
    <w:rsid w:val="00DB7415"/>
    <w:rsid w:val="00DD060A"/>
    <w:rsid w:val="00DF4D5D"/>
    <w:rsid w:val="00E011F7"/>
    <w:rsid w:val="00E13E1B"/>
    <w:rsid w:val="00E1551F"/>
    <w:rsid w:val="00E166F2"/>
    <w:rsid w:val="00E20B81"/>
    <w:rsid w:val="00E25549"/>
    <w:rsid w:val="00E45579"/>
    <w:rsid w:val="00E45B6D"/>
    <w:rsid w:val="00E52814"/>
    <w:rsid w:val="00E53FA0"/>
    <w:rsid w:val="00E56C37"/>
    <w:rsid w:val="00E605D4"/>
    <w:rsid w:val="00E6085E"/>
    <w:rsid w:val="00E60E58"/>
    <w:rsid w:val="00E60F88"/>
    <w:rsid w:val="00E659CC"/>
    <w:rsid w:val="00E8294B"/>
    <w:rsid w:val="00E83581"/>
    <w:rsid w:val="00E848FC"/>
    <w:rsid w:val="00E874C7"/>
    <w:rsid w:val="00E9035F"/>
    <w:rsid w:val="00E903D0"/>
    <w:rsid w:val="00E9205A"/>
    <w:rsid w:val="00E94922"/>
    <w:rsid w:val="00E956A1"/>
    <w:rsid w:val="00E9668D"/>
    <w:rsid w:val="00E971E0"/>
    <w:rsid w:val="00EA02FE"/>
    <w:rsid w:val="00EB447A"/>
    <w:rsid w:val="00EB4FC3"/>
    <w:rsid w:val="00EB6CE6"/>
    <w:rsid w:val="00EC0CBD"/>
    <w:rsid w:val="00EC2190"/>
    <w:rsid w:val="00EC28B2"/>
    <w:rsid w:val="00ED3E58"/>
    <w:rsid w:val="00EE15EB"/>
    <w:rsid w:val="00EE2F29"/>
    <w:rsid w:val="00EE5C99"/>
    <w:rsid w:val="00EE668E"/>
    <w:rsid w:val="00EF5745"/>
    <w:rsid w:val="00F05A41"/>
    <w:rsid w:val="00F06B43"/>
    <w:rsid w:val="00F0703F"/>
    <w:rsid w:val="00F167D6"/>
    <w:rsid w:val="00F23145"/>
    <w:rsid w:val="00F23DC4"/>
    <w:rsid w:val="00F27968"/>
    <w:rsid w:val="00F34801"/>
    <w:rsid w:val="00F353F5"/>
    <w:rsid w:val="00F366BD"/>
    <w:rsid w:val="00F369DC"/>
    <w:rsid w:val="00F36F84"/>
    <w:rsid w:val="00F40150"/>
    <w:rsid w:val="00F40C95"/>
    <w:rsid w:val="00F43642"/>
    <w:rsid w:val="00F43944"/>
    <w:rsid w:val="00F54524"/>
    <w:rsid w:val="00F60044"/>
    <w:rsid w:val="00F62F5E"/>
    <w:rsid w:val="00F63F5F"/>
    <w:rsid w:val="00F70181"/>
    <w:rsid w:val="00F81FC0"/>
    <w:rsid w:val="00F93624"/>
    <w:rsid w:val="00F97F42"/>
    <w:rsid w:val="00FA07CB"/>
    <w:rsid w:val="00FB038B"/>
    <w:rsid w:val="00FB12FC"/>
    <w:rsid w:val="00FC2568"/>
    <w:rsid w:val="00FD2981"/>
    <w:rsid w:val="00FD5994"/>
    <w:rsid w:val="00FE2E7F"/>
    <w:rsid w:val="00FE3FA3"/>
    <w:rsid w:val="00FE4235"/>
    <w:rsid w:val="00FE44A2"/>
    <w:rsid w:val="00FE7C70"/>
    <w:rsid w:val="00FF048D"/>
    <w:rsid w:val="00FF12B8"/>
    <w:rsid w:val="00FF56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0EDD362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104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B415D3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B05AE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6004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6004C"/>
  </w:style>
  <w:style w:type="paragraph" w:styleId="Footer">
    <w:name w:val="footer"/>
    <w:basedOn w:val="Normal"/>
    <w:link w:val="FooterChar"/>
    <w:uiPriority w:val="99"/>
    <w:unhideWhenUsed/>
    <w:rsid w:val="0066004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6004C"/>
  </w:style>
  <w:style w:type="paragraph" w:styleId="Caption">
    <w:name w:val="caption"/>
    <w:basedOn w:val="Normal"/>
    <w:next w:val="Normal"/>
    <w:uiPriority w:val="35"/>
    <w:unhideWhenUsed/>
    <w:qFormat/>
    <w:rsid w:val="00F63F5F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F2796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PlainTable3">
    <w:name w:val="Plain Table 3"/>
    <w:basedOn w:val="TableNormal"/>
    <w:uiPriority w:val="43"/>
    <w:rsid w:val="00F27968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F27968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00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730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982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5668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06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761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38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0181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71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9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708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002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1609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73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693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162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802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524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617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458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644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4955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56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2078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61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971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7018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329221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377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669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7415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6044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55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8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27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2560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556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953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362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6754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991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444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02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53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4198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5168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963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329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533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184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196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276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004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524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946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695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07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898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8685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489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568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00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46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328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66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1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1663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401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321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252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4593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0481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450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718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7583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1882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840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125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118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816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4831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209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3370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569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970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255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866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5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743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899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83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043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2537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619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464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712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667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33805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762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421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85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706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512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403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7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3132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898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052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461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8721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988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289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246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4069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34619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815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127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6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8364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281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3749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25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35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991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534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90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2670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680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934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1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240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727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09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106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5608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8873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266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25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357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9773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826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302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424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142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981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3362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753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172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38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2554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266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5283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71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6405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302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750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778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531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8882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064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93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3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1957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398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424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61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849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156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320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66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3879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80562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206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145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77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6263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181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30152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340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143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27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0901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633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225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86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995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863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621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62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0551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203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698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99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06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395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92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891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2780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171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21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886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971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76064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71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442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094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3114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024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306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09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613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7602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491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6952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70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977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890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178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42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43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928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82577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243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177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10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31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369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50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968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124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695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40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97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6751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799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813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78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3278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609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334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2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4628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075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11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672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218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077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574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142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6132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835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366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73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769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85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53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492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4262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135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429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5758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176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351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6265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16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4195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361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29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47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481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630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911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29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3182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116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626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991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413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3280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014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267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958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8444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180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231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99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5867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10887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454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13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370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3881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67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051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925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172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935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882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857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686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8924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913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275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5234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506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5809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5792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2073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70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0479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4656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270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736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754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701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89014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032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660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6474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217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306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3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70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359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938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713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39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350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148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387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02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5863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727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282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246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86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585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8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570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00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70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1364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420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67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52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114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890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708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98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2318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1639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06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991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884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752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5225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191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752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156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1328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8565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308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13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560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988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57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88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35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122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637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670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5942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5240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20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565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823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407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75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70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06403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3471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623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99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86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1161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02075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215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943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81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346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27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4122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4134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88058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643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541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04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282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005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633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47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0157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780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391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44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1692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91732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762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888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362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3592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789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827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2109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364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503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287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6121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961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685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420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2863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03852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72316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788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495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736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978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126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83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1387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009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208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515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8073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4457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172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426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24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0566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364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196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4931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046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1163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18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624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213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839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956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481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126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582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76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643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7351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1933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10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148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36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0146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283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282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9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5340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69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178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215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242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4015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979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3572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4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269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658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634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1471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41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7416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3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305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581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061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355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56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348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5878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583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0700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02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7072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686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681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24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227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172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588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018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960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4" Type="http://schemas.openxmlformats.org/officeDocument/2006/relationships/image" Target="media/image8.jpeg"/><Relationship Id="rId15" Type="http://schemas.openxmlformats.org/officeDocument/2006/relationships/image" Target="media/image8.png"/><Relationship Id="rId16" Type="http://schemas.openxmlformats.org/officeDocument/2006/relationships/image" Target="media/image10.png"/><Relationship Id="rId17" Type="http://schemas.openxmlformats.org/officeDocument/2006/relationships/image" Target="media/image9.png"/><Relationship Id="rId18" Type="http://schemas.openxmlformats.org/officeDocument/2006/relationships/image" Target="media/image11.png"/><Relationship Id="rId19" Type="http://schemas.openxmlformats.org/officeDocument/2006/relationships/image" Target="media/image12.png"/><Relationship Id="rId50" Type="http://schemas.openxmlformats.org/officeDocument/2006/relationships/image" Target="media/image43.jpeg"/><Relationship Id="rId51" Type="http://schemas.openxmlformats.org/officeDocument/2006/relationships/image" Target="media/image32.png"/><Relationship Id="rId52" Type="http://schemas.openxmlformats.org/officeDocument/2006/relationships/image" Target="media/image45.png"/><Relationship Id="rId53" Type="http://schemas.openxmlformats.org/officeDocument/2006/relationships/fontTable" Target="fontTable.xml"/><Relationship Id="rId54" Type="http://schemas.openxmlformats.org/officeDocument/2006/relationships/theme" Target="theme/theme1.xml"/><Relationship Id="rId40" Type="http://schemas.openxmlformats.org/officeDocument/2006/relationships/image" Target="media/image25.jpg"/><Relationship Id="rId41" Type="http://schemas.openxmlformats.org/officeDocument/2006/relationships/image" Target="media/image34.jpeg"/><Relationship Id="rId42" Type="http://schemas.openxmlformats.org/officeDocument/2006/relationships/image" Target="media/image35.jpeg"/><Relationship Id="rId43" Type="http://schemas.openxmlformats.org/officeDocument/2006/relationships/image" Target="media/image26.png"/><Relationship Id="rId44" Type="http://schemas.openxmlformats.org/officeDocument/2006/relationships/image" Target="media/image28.png"/><Relationship Id="rId45" Type="http://schemas.openxmlformats.org/officeDocument/2006/relationships/image" Target="media/image38.png"/><Relationship Id="rId46" Type="http://schemas.openxmlformats.org/officeDocument/2006/relationships/image" Target="media/image39.png"/><Relationship Id="rId47" Type="http://schemas.openxmlformats.org/officeDocument/2006/relationships/image" Target="media/image29.jpg"/><Relationship Id="rId48" Type="http://schemas.openxmlformats.org/officeDocument/2006/relationships/image" Target="media/image30.jpg"/><Relationship Id="rId49" Type="http://schemas.openxmlformats.org/officeDocument/2006/relationships/image" Target="media/image42.jpeg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image" Target="media/image3.png"/><Relationship Id="rId30" Type="http://schemas.openxmlformats.org/officeDocument/2006/relationships/image" Target="media/image24.png"/><Relationship Id="rId31" Type="http://schemas.openxmlformats.org/officeDocument/2006/relationships/image" Target="media/image25.png"/><Relationship Id="rId32" Type="http://schemas.openxmlformats.org/officeDocument/2006/relationships/image" Target="media/image26.jpeg"/><Relationship Id="rId33" Type="http://schemas.openxmlformats.org/officeDocument/2006/relationships/image" Target="media/image27.png"/><Relationship Id="rId34" Type="http://schemas.openxmlformats.org/officeDocument/2006/relationships/image" Target="media/image23.emf"/><Relationship Id="rId35" Type="http://schemas.openxmlformats.org/officeDocument/2006/relationships/image" Target="media/image22.png"/><Relationship Id="rId36" Type="http://schemas.openxmlformats.org/officeDocument/2006/relationships/image" Target="media/image23.png"/><Relationship Id="rId37" Type="http://schemas.openxmlformats.org/officeDocument/2006/relationships/image" Target="media/image30.png"/><Relationship Id="rId38" Type="http://schemas.openxmlformats.org/officeDocument/2006/relationships/image" Target="media/image31.png"/><Relationship Id="rId39" Type="http://schemas.openxmlformats.org/officeDocument/2006/relationships/image" Target="media/image24.jpg"/><Relationship Id="rId20" Type="http://schemas.openxmlformats.org/officeDocument/2006/relationships/image" Target="media/image14.jpeg"/><Relationship Id="rId21" Type="http://schemas.openxmlformats.org/officeDocument/2006/relationships/image" Target="media/image15.png"/><Relationship Id="rId22" Type="http://schemas.openxmlformats.org/officeDocument/2006/relationships/image" Target="media/image16.png"/><Relationship Id="rId23" Type="http://schemas.openxmlformats.org/officeDocument/2006/relationships/image" Target="media/image13.jpg"/><Relationship Id="rId24" Type="http://schemas.openxmlformats.org/officeDocument/2006/relationships/image" Target="media/image18.jpeg"/><Relationship Id="rId25" Type="http://schemas.openxmlformats.org/officeDocument/2006/relationships/image" Target="media/image14.png"/><Relationship Id="rId26" Type="http://schemas.openxmlformats.org/officeDocument/2006/relationships/image" Target="media/image17.png"/><Relationship Id="rId27" Type="http://schemas.openxmlformats.org/officeDocument/2006/relationships/image" Target="media/image19.jpeg"/><Relationship Id="rId28" Type="http://schemas.openxmlformats.org/officeDocument/2006/relationships/image" Target="media/image20.png"/><Relationship Id="rId29" Type="http://schemas.openxmlformats.org/officeDocument/2006/relationships/image" Target="media/image21.emf"/><Relationship Id="rId10" Type="http://schemas.openxmlformats.org/officeDocument/2006/relationships/image" Target="media/image4.png"/><Relationship Id="rId11" Type="http://schemas.openxmlformats.org/officeDocument/2006/relationships/image" Target="media/image5.png"/><Relationship Id="rId12" Type="http://schemas.openxmlformats.org/officeDocument/2006/relationships/image" Target="media/image6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4239</Words>
  <Characters>25312</Characters>
  <Application>Microsoft Macintosh Word</Application>
  <DocSecurity>0</DocSecurity>
  <Lines>562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94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cp:lastPrinted>2017-12-03T23:47:00Z</cp:lastPrinted>
  <dcterms:created xsi:type="dcterms:W3CDTF">2017-12-04T00:08:00Z</dcterms:created>
  <dcterms:modified xsi:type="dcterms:W3CDTF">2017-12-04T00:08:00Z</dcterms:modified>
</cp:coreProperties>
</file>